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022F6" w:rsidRPr="00761E69" w:rsidRDefault="002022F6" w:rsidP="001A2696">
      <w:pPr>
        <w:spacing w:line="360" w:lineRule="auto"/>
        <w:rPr>
          <w:rFonts w:ascii="Book Antiqua" w:eastAsia="Times New Roman" w:hAnsi="Book Antiqua" w:cs="SimSun"/>
          <w:i/>
          <w:sz w:val="24"/>
          <w:szCs w:val="24"/>
        </w:rPr>
      </w:pPr>
      <w:bookmarkStart w:id="0" w:name="OLE_LINK2088"/>
      <w:bookmarkStart w:id="1" w:name="OLE_LINK2089"/>
      <w:bookmarkStart w:id="2" w:name="OLE_LINK191"/>
      <w:bookmarkStart w:id="3" w:name="OLE_LINK192"/>
      <w:bookmarkStart w:id="4" w:name="OLE_LINK368"/>
      <w:bookmarkStart w:id="5" w:name="OLE_LINK437"/>
      <w:bookmarkStart w:id="6" w:name="OLE_LINK438"/>
      <w:bookmarkStart w:id="7" w:name="OLE_LINK1043"/>
      <w:bookmarkStart w:id="8" w:name="OLE_LINK1420"/>
      <w:bookmarkStart w:id="9" w:name="OLE_LINK1406"/>
      <w:bookmarkStart w:id="10" w:name="OLE_LINK1540"/>
      <w:bookmarkStart w:id="11" w:name="OLE_LINK1602"/>
      <w:r w:rsidRPr="00761E69">
        <w:rPr>
          <w:rFonts w:ascii="Book Antiqua" w:eastAsia="Times New Roman" w:hAnsi="Book Antiqua" w:cs="SimSun"/>
          <w:b/>
          <w:sz w:val="24"/>
          <w:szCs w:val="24"/>
        </w:rPr>
        <w:t>Name</w:t>
      </w:r>
      <w:r w:rsidR="00761E69" w:rsidRPr="00761E69">
        <w:rPr>
          <w:rFonts w:ascii="Book Antiqua" w:eastAsia="Times New Roman" w:hAnsi="Book Antiqua" w:cs="SimSun"/>
          <w:b/>
          <w:sz w:val="24"/>
          <w:szCs w:val="24"/>
        </w:rPr>
        <w:t xml:space="preserve"> </w:t>
      </w:r>
      <w:r w:rsidRPr="00761E69">
        <w:rPr>
          <w:rFonts w:ascii="Book Antiqua" w:eastAsia="Times New Roman" w:hAnsi="Book Antiqua" w:cs="SimSun"/>
          <w:b/>
          <w:sz w:val="24"/>
          <w:szCs w:val="24"/>
        </w:rPr>
        <w:t>of</w:t>
      </w:r>
      <w:r w:rsidR="00761E69" w:rsidRPr="00761E69">
        <w:rPr>
          <w:rFonts w:ascii="Book Antiqua" w:eastAsia="Times New Roman" w:hAnsi="Book Antiqua" w:cs="SimSun"/>
          <w:b/>
          <w:sz w:val="24"/>
          <w:szCs w:val="24"/>
        </w:rPr>
        <w:t xml:space="preserve"> </w:t>
      </w:r>
      <w:r w:rsidRPr="00761E69">
        <w:rPr>
          <w:rFonts w:ascii="Book Antiqua" w:eastAsia="Times New Roman" w:hAnsi="Book Antiqua" w:cs="SimSun"/>
          <w:b/>
          <w:sz w:val="24"/>
          <w:szCs w:val="24"/>
        </w:rPr>
        <w:t>journal:</w:t>
      </w:r>
      <w:r w:rsidR="00761E69" w:rsidRPr="00761E69">
        <w:rPr>
          <w:rFonts w:ascii="Book Antiqua" w:eastAsia="Times New Roman" w:hAnsi="Book Antiqua" w:cs="SimSun"/>
          <w:b/>
          <w:sz w:val="24"/>
          <w:szCs w:val="24"/>
        </w:rPr>
        <w:t xml:space="preserve"> </w:t>
      </w:r>
      <w:bookmarkStart w:id="12" w:name="OLE_LINK718"/>
      <w:bookmarkStart w:id="13" w:name="OLE_LINK719"/>
      <w:bookmarkStart w:id="14" w:name="OLE_LINK645"/>
      <w:bookmarkStart w:id="15" w:name="OLE_LINK661"/>
      <w:bookmarkStart w:id="16" w:name="OLE_LINK696"/>
      <w:bookmarkStart w:id="17" w:name="OLE_LINK1068"/>
      <w:bookmarkStart w:id="18" w:name="OLE_LINK335"/>
      <w:r w:rsidRPr="00761E69">
        <w:rPr>
          <w:rFonts w:ascii="Book Antiqua" w:eastAsia="Times New Roman" w:hAnsi="Book Antiqua" w:cs="SimSun"/>
          <w:i/>
          <w:kern w:val="0"/>
          <w:sz w:val="24"/>
          <w:szCs w:val="24"/>
        </w:rPr>
        <w:t>World</w:t>
      </w:r>
      <w:r w:rsidR="00761E69" w:rsidRPr="00761E69">
        <w:rPr>
          <w:rFonts w:ascii="Book Antiqua" w:eastAsia="Times New Roman" w:hAnsi="Book Antiqua" w:cs="SimSun"/>
          <w:i/>
          <w:kern w:val="0"/>
          <w:sz w:val="24"/>
          <w:szCs w:val="24"/>
        </w:rPr>
        <w:t xml:space="preserve"> </w:t>
      </w:r>
      <w:r w:rsidRPr="00761E69">
        <w:rPr>
          <w:rFonts w:ascii="Book Antiqua" w:eastAsia="Times New Roman" w:hAnsi="Book Antiqua" w:cs="SimSun"/>
          <w:i/>
          <w:kern w:val="0"/>
          <w:sz w:val="24"/>
          <w:szCs w:val="24"/>
        </w:rPr>
        <w:t>Journal</w:t>
      </w:r>
      <w:r w:rsidR="00761E69" w:rsidRPr="00761E69">
        <w:rPr>
          <w:rFonts w:ascii="Book Antiqua" w:eastAsia="Times New Roman" w:hAnsi="Book Antiqua" w:cs="SimSun"/>
          <w:i/>
          <w:kern w:val="0"/>
          <w:sz w:val="24"/>
          <w:szCs w:val="24"/>
        </w:rPr>
        <w:t xml:space="preserve"> </w:t>
      </w:r>
      <w:r w:rsidRPr="00761E69">
        <w:rPr>
          <w:rFonts w:ascii="Book Antiqua" w:eastAsia="Times New Roman" w:hAnsi="Book Antiqua" w:cs="SimSun"/>
          <w:i/>
          <w:kern w:val="0"/>
          <w:sz w:val="24"/>
          <w:szCs w:val="24"/>
        </w:rPr>
        <w:t>of</w:t>
      </w:r>
      <w:r w:rsidR="00761E69" w:rsidRPr="00761E69">
        <w:rPr>
          <w:rFonts w:ascii="Book Antiqua" w:eastAsia="Times New Roman" w:hAnsi="Book Antiqua" w:cs="SimSun"/>
          <w:i/>
          <w:kern w:val="0"/>
          <w:sz w:val="24"/>
          <w:szCs w:val="24"/>
        </w:rPr>
        <w:t xml:space="preserve"> </w:t>
      </w:r>
      <w:r w:rsidRPr="00761E69">
        <w:rPr>
          <w:rFonts w:ascii="Book Antiqua" w:eastAsia="Times New Roman" w:hAnsi="Book Antiqua" w:cs="SimSun"/>
          <w:i/>
          <w:kern w:val="0"/>
          <w:sz w:val="24"/>
          <w:szCs w:val="24"/>
        </w:rPr>
        <w:t>Gastroenterology</w:t>
      </w:r>
      <w:bookmarkEnd w:id="12"/>
      <w:bookmarkEnd w:id="13"/>
      <w:bookmarkEnd w:id="14"/>
      <w:bookmarkEnd w:id="15"/>
      <w:bookmarkEnd w:id="16"/>
      <w:bookmarkEnd w:id="17"/>
      <w:bookmarkEnd w:id="18"/>
    </w:p>
    <w:p w:rsidR="002022F6" w:rsidRPr="00761E69" w:rsidRDefault="002022F6" w:rsidP="001A2696">
      <w:pPr>
        <w:spacing w:line="360" w:lineRule="auto"/>
        <w:rPr>
          <w:rFonts w:ascii="Book Antiqua" w:eastAsia="SimSun" w:hAnsi="Book Antiqua" w:cs="SimSun"/>
          <w:b/>
          <w:i/>
          <w:sz w:val="24"/>
          <w:szCs w:val="24"/>
          <w:lang w:eastAsia="zh-CN"/>
        </w:rPr>
      </w:pPr>
      <w:bookmarkStart w:id="19" w:name="OLE_LINK19"/>
      <w:bookmarkStart w:id="20" w:name="OLE_LINK21"/>
      <w:r w:rsidRPr="00761E69">
        <w:rPr>
          <w:rFonts w:ascii="Book Antiqua" w:hAnsi="Book Antiqua" w:cs="Arial"/>
          <w:b/>
          <w:sz w:val="24"/>
          <w:szCs w:val="24"/>
          <w:lang w:val="en"/>
        </w:rPr>
        <w:t>ESPS</w:t>
      </w:r>
      <w:r w:rsidR="00761E69" w:rsidRPr="00761E69">
        <w:rPr>
          <w:rFonts w:ascii="Book Antiqua" w:hAnsi="Book Antiqua" w:cs="Arial"/>
          <w:b/>
          <w:sz w:val="24"/>
          <w:szCs w:val="24"/>
          <w:lang w:val="en"/>
        </w:rPr>
        <w:t xml:space="preserve"> </w:t>
      </w:r>
      <w:r w:rsidRPr="00761E69">
        <w:rPr>
          <w:rFonts w:ascii="Book Antiqua" w:hAnsi="Book Antiqua" w:cs="Arial"/>
          <w:b/>
          <w:sz w:val="24"/>
          <w:szCs w:val="24"/>
          <w:lang w:val="en"/>
        </w:rPr>
        <w:t>Manuscript</w:t>
      </w:r>
      <w:r w:rsidR="00761E69" w:rsidRPr="00761E69">
        <w:rPr>
          <w:rFonts w:ascii="Book Antiqua" w:hAnsi="Book Antiqua" w:cs="Arial"/>
          <w:b/>
          <w:sz w:val="24"/>
          <w:szCs w:val="24"/>
          <w:lang w:val="en"/>
        </w:rPr>
        <w:t xml:space="preserve"> </w:t>
      </w:r>
      <w:r w:rsidRPr="00761E69">
        <w:rPr>
          <w:rFonts w:ascii="Book Antiqua" w:hAnsi="Book Antiqua" w:cs="Arial"/>
          <w:b/>
          <w:sz w:val="24"/>
          <w:szCs w:val="24"/>
          <w:lang w:val="en"/>
        </w:rPr>
        <w:t>NO:</w:t>
      </w:r>
      <w:r w:rsidR="00761E69" w:rsidRPr="00761E69">
        <w:rPr>
          <w:rFonts w:ascii="Book Antiqua" w:hAnsi="Book Antiqua" w:cs="Arial"/>
          <w:b/>
          <w:sz w:val="24"/>
          <w:szCs w:val="24"/>
          <w:lang w:val="en"/>
        </w:rPr>
        <w:t xml:space="preserve"> </w:t>
      </w:r>
      <w:r w:rsidRPr="00761E69">
        <w:rPr>
          <w:rFonts w:ascii="Book Antiqua" w:eastAsia="SimSun" w:hAnsi="Book Antiqua" w:cs="Arial"/>
          <w:b/>
          <w:sz w:val="24"/>
          <w:szCs w:val="24"/>
          <w:lang w:val="en" w:eastAsia="zh-CN"/>
        </w:rPr>
        <w:t>19026</w:t>
      </w:r>
    </w:p>
    <w:p w:rsidR="002022F6" w:rsidRPr="00761E69" w:rsidRDefault="002022F6" w:rsidP="001A2696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bookmarkStart w:id="21" w:name="OLE_LINK886"/>
      <w:bookmarkStart w:id="22" w:name="OLE_LINK887"/>
      <w:bookmarkStart w:id="23" w:name="OLE_LINK888"/>
      <w:bookmarkStart w:id="24" w:name="OLE_LINK1072"/>
      <w:bookmarkStart w:id="25" w:name="OLE_LINK863"/>
      <w:bookmarkStart w:id="26" w:name="OLE_LINK965"/>
      <w:bookmarkStart w:id="27" w:name="OLE_LINK897"/>
      <w:bookmarkStart w:id="28" w:name="OLE_LINK1021"/>
      <w:bookmarkStart w:id="29" w:name="OLE_LINK1040"/>
      <w:bookmarkStart w:id="30" w:name="OLE_LINK870"/>
      <w:bookmarkStart w:id="31" w:name="OLE_LINK1029"/>
      <w:bookmarkStart w:id="32" w:name="OLE_LINK1154"/>
      <w:bookmarkStart w:id="33" w:name="OLE_LINK950"/>
      <w:bookmarkStart w:id="34" w:name="OLE_LINK1191"/>
      <w:bookmarkStart w:id="35" w:name="OLE_LINK1225"/>
      <w:bookmarkStart w:id="36" w:name="OLE_LINK1131"/>
      <w:bookmarkStart w:id="37" w:name="OLE_LINK1064"/>
      <w:bookmarkStart w:id="38" w:name="OLE_LINK1165"/>
      <w:bookmarkStart w:id="39" w:name="OLE_LINK1333"/>
      <w:bookmarkStart w:id="40" w:name="OLE_LINK1367"/>
      <w:bookmarkStart w:id="41" w:name="OLE_LINK1400"/>
      <w:bookmarkStart w:id="42" w:name="OLE_LINK1616"/>
      <w:bookmarkStart w:id="43" w:name="OLE_LINK1378"/>
      <w:bookmarkStart w:id="44" w:name="OLE_LINK1489"/>
      <w:bookmarkStart w:id="45" w:name="OLE_LINK1379"/>
      <w:bookmarkStart w:id="46" w:name="OLE_LINK1468"/>
      <w:bookmarkStart w:id="47" w:name="OLE_LINK1638"/>
      <w:bookmarkStart w:id="48" w:name="OLE_LINK1758"/>
      <w:bookmarkStart w:id="49" w:name="OLE_LINK1581"/>
      <w:bookmarkStart w:id="50" w:name="OLE_LINK1764"/>
      <w:bookmarkStart w:id="51" w:name="OLE_LINK1715"/>
      <w:bookmarkStart w:id="52" w:name="OLE_LINK1893"/>
      <w:bookmarkStart w:id="53" w:name="OLE_LINK1929"/>
      <w:bookmarkStart w:id="54" w:name="OLE_LINK1972"/>
      <w:bookmarkStart w:id="55" w:name="OLE_LINK1717"/>
      <w:bookmarkStart w:id="56" w:name="OLE_LINK1785"/>
      <w:bookmarkStart w:id="57" w:name="OLE_LINK1908"/>
      <w:bookmarkStart w:id="58" w:name="OLE_LINK1933"/>
      <w:bookmarkStart w:id="59" w:name="OLE_LINK1798"/>
      <w:bookmarkStart w:id="60" w:name="OLE_LINK1867"/>
      <w:bookmarkStart w:id="61" w:name="OLE_LINK1904"/>
      <w:bookmarkStart w:id="62" w:name="OLE_LINK1937"/>
      <w:bookmarkStart w:id="63" w:name="OLE_LINK3"/>
      <w:bookmarkStart w:id="64" w:name="OLE_LINK4"/>
      <w:bookmarkStart w:id="65" w:name="OLE_LINK5"/>
      <w:bookmarkEnd w:id="0"/>
      <w:bookmarkEnd w:id="1"/>
      <w:bookmarkEnd w:id="19"/>
      <w:bookmarkEnd w:id="20"/>
      <w:r w:rsidRPr="00761E69">
        <w:rPr>
          <w:rFonts w:ascii="Book Antiqua" w:hAnsi="Book Antiqua" w:cs="Times New Roman"/>
          <w:b/>
          <w:sz w:val="24"/>
          <w:szCs w:val="24"/>
        </w:rPr>
        <w:t>Manuscript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Type</w:t>
      </w:r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r w:rsidRPr="00761E69">
        <w:rPr>
          <w:rFonts w:ascii="Book Antiqua" w:hAnsi="Book Antiqua"/>
          <w:b/>
          <w:kern w:val="0"/>
          <w:sz w:val="24"/>
          <w:szCs w:val="24"/>
        </w:rPr>
        <w:t>:</w:t>
      </w:r>
      <w:r w:rsidR="00761E69" w:rsidRPr="00761E69">
        <w:rPr>
          <w:rFonts w:ascii="Book Antiqua" w:hAnsi="Book Antiqua"/>
          <w:b/>
          <w:kern w:val="0"/>
          <w:sz w:val="24"/>
          <w:szCs w:val="24"/>
        </w:rPr>
        <w:t xml:space="preserve"> </w:t>
      </w:r>
      <w:bookmarkStart w:id="66" w:name="OLE_LINK7"/>
      <w:bookmarkStart w:id="67" w:name="OLE_LINK8"/>
      <w:bookmarkStart w:id="68" w:name="OLE_LINK1386"/>
      <w:bookmarkStart w:id="69" w:name="OLE_LINK37"/>
      <w:bookmarkEnd w:id="63"/>
      <w:bookmarkEnd w:id="64"/>
      <w:r w:rsidRPr="00761E69">
        <w:rPr>
          <w:rFonts w:ascii="Book Antiqua" w:eastAsia="SimSun" w:hAnsi="Book Antiqua"/>
          <w:b/>
          <w:kern w:val="0"/>
          <w:sz w:val="24"/>
          <w:szCs w:val="24"/>
          <w:lang w:eastAsia="zh-CN"/>
        </w:rPr>
        <w:t>META-ANALYSIS</w:t>
      </w:r>
    </w:p>
    <w:p w:rsidR="002022F6" w:rsidRPr="00761E69" w:rsidRDefault="002022F6" w:rsidP="001A2696">
      <w:pPr>
        <w:adjustRightInd w:val="0"/>
        <w:snapToGrid w:val="0"/>
        <w:spacing w:line="360" w:lineRule="auto"/>
        <w:rPr>
          <w:rFonts w:ascii="Book Antiqua" w:eastAsia="SimSun" w:hAnsi="Book Antiqua"/>
          <w:b/>
          <w:kern w:val="0"/>
          <w:sz w:val="24"/>
          <w:szCs w:val="24"/>
          <w:lang w:eastAsia="zh-CN"/>
        </w:rPr>
      </w:pP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70" w:name="OLE_LINK2036"/>
      <w:bookmarkStart w:id="71" w:name="OLE_LINK2037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65"/>
      <w:bookmarkEnd w:id="66"/>
      <w:bookmarkEnd w:id="67"/>
      <w:bookmarkEnd w:id="68"/>
      <w:bookmarkEnd w:id="69"/>
      <w:r w:rsidRPr="00761E69">
        <w:rPr>
          <w:rFonts w:ascii="Book Antiqua" w:hAnsi="Book Antiqua" w:cs="Times New Roman"/>
          <w:b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intraperitoneal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anesthetic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characteristics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after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laparoscopic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cholecystectomy</w:t>
      </w:r>
    </w:p>
    <w:bookmarkEnd w:id="70"/>
    <w:bookmarkEnd w:id="71"/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A51053" w:rsidRPr="00761E69" w:rsidRDefault="002022F6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Choi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GJ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i/>
          <w:sz w:val="24"/>
          <w:szCs w:val="24"/>
          <w:lang w:eastAsia="zh-CN"/>
        </w:rPr>
        <w:t>et</w:t>
      </w:r>
      <w:r w:rsidR="00761E69" w:rsidRPr="00761E69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i/>
          <w:sz w:val="24"/>
          <w:szCs w:val="24"/>
          <w:lang w:eastAsia="zh-CN"/>
        </w:rPr>
        <w:t>al.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A51053" w:rsidRPr="00761E69">
        <w:rPr>
          <w:rFonts w:ascii="Book Antiqua" w:hAnsi="Book Antiqua" w:cs="Times New Roman"/>
          <w:sz w:val="24"/>
          <w:szCs w:val="24"/>
        </w:rPr>
        <w:t>Intraperitone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A51053"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A51053" w:rsidRPr="00761E69">
        <w:rPr>
          <w:rFonts w:ascii="Book Antiqua" w:hAnsi="Book Antiqua" w:cs="Times New Roman"/>
          <w:sz w:val="24"/>
          <w:szCs w:val="24"/>
        </w:rPr>
        <w:t>anesthe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A51053"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A51053" w:rsidRPr="00761E69">
        <w:rPr>
          <w:rFonts w:ascii="Book Antiqua" w:hAnsi="Book Antiqua" w:cs="Times New Roman"/>
          <w:sz w:val="24"/>
          <w:szCs w:val="24"/>
        </w:rPr>
        <w:t>laparoscop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A51053" w:rsidRPr="00761E69">
        <w:rPr>
          <w:rFonts w:ascii="Book Antiqua" w:hAnsi="Book Antiqua" w:cs="Times New Roman"/>
          <w:sz w:val="24"/>
          <w:szCs w:val="24"/>
        </w:rPr>
        <w:t>cholecystectomy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2022F6" w:rsidRPr="00761E69" w:rsidRDefault="002022F6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bookmarkStart w:id="72" w:name="OLE_LINK2034"/>
      <w:bookmarkStart w:id="73" w:name="OLE_LINK2035"/>
      <w:bookmarkStart w:id="74" w:name="OLE_LINK2038"/>
      <w:bookmarkStart w:id="75" w:name="OLE_LINK2039"/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Geun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Joo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Choi</w:t>
      </w:r>
      <w:bookmarkEnd w:id="72"/>
      <w:bookmarkEnd w:id="73"/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Hyun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Kang,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Chong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Wha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Baek,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Yong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Hun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Jung,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Dong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Rim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Kim</w:t>
      </w:r>
    </w:p>
    <w:bookmarkEnd w:id="74"/>
    <w:bookmarkEnd w:id="75"/>
    <w:p w:rsidR="002022F6" w:rsidRPr="00761E69" w:rsidRDefault="002022F6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bookmarkStart w:id="76" w:name="OLE_LINK2025"/>
      <w:bookmarkStart w:id="77" w:name="OLE_LINK2026"/>
      <w:r w:rsidRPr="00761E69">
        <w:rPr>
          <w:rFonts w:ascii="Book Antiqua" w:hAnsi="Book Antiqua" w:cs="Times New Roman"/>
          <w:b/>
          <w:sz w:val="24"/>
          <w:szCs w:val="24"/>
        </w:rPr>
        <w:t>Geun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Joo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Choi,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Hyun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Kang,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Chong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Wha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Baek,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Yong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Hun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Jung,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Dong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Rim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Kim</w:t>
      </w:r>
      <w:bookmarkEnd w:id="76"/>
      <w:bookmarkEnd w:id="77"/>
      <w:r w:rsidRPr="00761E69">
        <w:rPr>
          <w:rFonts w:ascii="Book Antiqua" w:hAnsi="Book Antiqua" w:cs="Times New Roman"/>
          <w:b/>
          <w:sz w:val="24"/>
          <w:szCs w:val="24"/>
        </w:rPr>
        <w:t>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epartm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siolog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dicin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hung-A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niversi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ospi</w:t>
      </w:r>
      <w:r w:rsidR="002022F6" w:rsidRPr="00761E69">
        <w:rPr>
          <w:rFonts w:ascii="Book Antiqua" w:hAnsi="Book Antiqua" w:cs="Times New Roman"/>
          <w:sz w:val="24"/>
          <w:szCs w:val="24"/>
        </w:rPr>
        <w:t>t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Seou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156-755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Sou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Korea</w:t>
      </w:r>
    </w:p>
    <w:p w:rsidR="00F427FE" w:rsidRPr="00761E69" w:rsidRDefault="00F427FE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940E6F" w:rsidRPr="00761E69" w:rsidRDefault="00F427FE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761E69">
        <w:rPr>
          <w:rFonts w:ascii="Book Antiqua" w:hAnsi="Book Antiqua" w:cs="Times New Roman"/>
          <w:b/>
          <w:sz w:val="24"/>
          <w:szCs w:val="24"/>
        </w:rPr>
        <w:t>Author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contributions: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Choi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eastAsia="SimSun" w:hAnsi="Book Antiqua" w:cs="Times New Roman"/>
          <w:sz w:val="24"/>
          <w:szCs w:val="24"/>
          <w:lang w:eastAsia="zh-CN"/>
        </w:rPr>
        <w:t>GJ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design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study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condu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(sele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study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extra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data)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analysed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and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interpreted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the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data,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wrote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the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manuscript</w:t>
      </w:r>
      <w:r w:rsidR="002022F6" w:rsidRPr="00761E69">
        <w:rPr>
          <w:rFonts w:ascii="Book Antiqua" w:eastAsia="SimSun" w:hAnsi="Book Antiqua" w:cs="Times New Roman"/>
          <w:kern w:val="0"/>
          <w:sz w:val="24"/>
          <w:szCs w:val="24"/>
          <w:lang w:val="en-GB" w:eastAsia="zh-CN"/>
        </w:rPr>
        <w:t>;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Ka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eastAsia="SimSun" w:hAnsi="Book Antiqua" w:cs="Times New Roman"/>
          <w:sz w:val="24"/>
          <w:szCs w:val="24"/>
          <w:lang w:eastAsia="zh-CN"/>
        </w:rPr>
        <w:t>H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designed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the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study,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conducted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the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study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(extra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data)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,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analysed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and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interpreted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the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data,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wrote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the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manuscript,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and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approved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the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final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manuscript</w:t>
      </w:r>
      <w:r w:rsidR="002022F6" w:rsidRPr="00761E69">
        <w:rPr>
          <w:rFonts w:ascii="Book Antiqua" w:eastAsia="SimSun" w:hAnsi="Book Antiqua" w:cs="Times New Roman"/>
          <w:kern w:val="0"/>
          <w:sz w:val="24"/>
          <w:szCs w:val="24"/>
          <w:lang w:val="en-GB" w:eastAsia="zh-CN"/>
        </w:rPr>
        <w:t>;</w:t>
      </w:r>
      <w:r w:rsidR="00761E69" w:rsidRPr="00761E69">
        <w:rPr>
          <w:rFonts w:ascii="Book Antiqua" w:eastAsia="SimSun" w:hAnsi="Book Antiqua" w:cs="Times New Roman"/>
          <w:kern w:val="0"/>
          <w:sz w:val="24"/>
          <w:szCs w:val="24"/>
          <w:lang w:val="en-GB" w:eastAsia="zh-CN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Baek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2022F6" w:rsidRPr="00761E69">
        <w:rPr>
          <w:rFonts w:ascii="Book Antiqua" w:eastAsia="SimSun" w:hAnsi="Book Antiqua" w:cs="Times New Roman"/>
          <w:sz w:val="24"/>
          <w:szCs w:val="24"/>
          <w:lang w:eastAsia="zh-CN"/>
        </w:rPr>
        <w:t>CW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condu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(help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sel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study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assess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risk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bias)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provi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criti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revis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manuscript</w:t>
      </w:r>
      <w:r w:rsidR="002022F6" w:rsidRPr="00761E69">
        <w:rPr>
          <w:rFonts w:ascii="Book Antiqua" w:eastAsia="SimSun" w:hAnsi="Book Antiqua" w:cs="Times New Roman"/>
          <w:kern w:val="0"/>
          <w:sz w:val="24"/>
          <w:szCs w:val="24"/>
          <w:lang w:val="en-GB" w:eastAsia="zh-CN"/>
        </w:rPr>
        <w:t>;</w:t>
      </w:r>
      <w:r w:rsidR="00761E69" w:rsidRPr="00761E69">
        <w:rPr>
          <w:rFonts w:ascii="Book Antiqua" w:eastAsia="SimSun" w:hAnsi="Book Antiqua" w:cs="Times New Roman"/>
          <w:kern w:val="0"/>
          <w:sz w:val="24"/>
          <w:szCs w:val="24"/>
          <w:lang w:val="en-GB" w:eastAsia="zh-CN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Ju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eastAsia="SimSun" w:hAnsi="Book Antiqua" w:cs="Times New Roman"/>
          <w:sz w:val="24"/>
          <w:szCs w:val="24"/>
          <w:lang w:eastAsia="zh-CN"/>
        </w:rPr>
        <w:t>YH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condu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(help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sel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study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assess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risk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bias)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provi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criti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revis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manuscript</w:t>
      </w:r>
      <w:r w:rsidR="002022F6" w:rsidRPr="00761E69">
        <w:rPr>
          <w:rFonts w:ascii="Book Antiqua" w:eastAsia="SimSun" w:hAnsi="Book Antiqua" w:cs="Times New Roman"/>
          <w:kern w:val="0"/>
          <w:sz w:val="24"/>
          <w:szCs w:val="24"/>
          <w:lang w:val="en-GB" w:eastAsia="zh-CN"/>
        </w:rPr>
        <w:t>;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Ki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eastAsia="SimSun" w:hAnsi="Book Antiqua" w:cs="Times New Roman"/>
          <w:sz w:val="24"/>
          <w:szCs w:val="24"/>
          <w:lang w:eastAsia="zh-CN"/>
        </w:rPr>
        <w:t>DR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condu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study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study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(sele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study</w:t>
      </w:r>
      <w:r w:rsidR="00940E6F" w:rsidRPr="00761E69">
        <w:rPr>
          <w:rFonts w:ascii="Book Antiqua" w:hAnsi="Book Antiqua" w:cs="Times New Roman"/>
          <w:sz w:val="24"/>
          <w:szCs w:val="24"/>
        </w:rPr>
        <w:t>)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analys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40E6F" w:rsidRPr="00761E69">
        <w:rPr>
          <w:rFonts w:ascii="Book Antiqua" w:hAnsi="Book Antiqua" w:cs="Times New Roman"/>
          <w:sz w:val="24"/>
          <w:szCs w:val="24"/>
        </w:rPr>
        <w:t>d</w:t>
      </w:r>
      <w:r w:rsidR="00AB2785" w:rsidRPr="00761E69">
        <w:rPr>
          <w:rFonts w:ascii="Book Antiqua" w:hAnsi="Book Antiqua" w:cs="Times New Roman"/>
          <w:sz w:val="24"/>
          <w:szCs w:val="24"/>
        </w:rPr>
        <w:t>at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AB2785"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AB2785" w:rsidRPr="00761E69">
        <w:rPr>
          <w:rFonts w:ascii="Book Antiqua" w:hAnsi="Book Antiqua" w:cs="Times New Roman"/>
          <w:sz w:val="24"/>
          <w:szCs w:val="24"/>
        </w:rPr>
        <w:t>wrot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AB2785"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AB2785" w:rsidRPr="00761E69">
        <w:rPr>
          <w:rFonts w:ascii="Book Antiqua" w:hAnsi="Book Antiqua" w:cs="Times New Roman"/>
          <w:sz w:val="24"/>
          <w:szCs w:val="24"/>
        </w:rPr>
        <w:t>manuscript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eastAsia="SimSun" w:hAnsi="Book Antiqua" w:cs="Times New Roman"/>
          <w:kern w:val="0"/>
          <w:sz w:val="24"/>
          <w:szCs w:val="24"/>
          <w:lang w:val="en-GB" w:eastAsia="zh-CN"/>
        </w:rPr>
        <w:t>all</w:t>
      </w:r>
      <w:r w:rsidR="00761E69" w:rsidRPr="00761E69">
        <w:rPr>
          <w:rFonts w:ascii="Book Antiqua" w:eastAsia="SimSun" w:hAnsi="Book Antiqua" w:cs="Times New Roman"/>
          <w:kern w:val="0"/>
          <w:sz w:val="24"/>
          <w:szCs w:val="24"/>
          <w:lang w:val="en-GB" w:eastAsia="zh-CN"/>
        </w:rPr>
        <w:t xml:space="preserve"> </w:t>
      </w:r>
      <w:r w:rsidR="002022F6" w:rsidRPr="00761E69">
        <w:rPr>
          <w:rFonts w:ascii="Book Antiqua" w:eastAsia="SimSun" w:hAnsi="Book Antiqua" w:cs="Times New Roman"/>
          <w:kern w:val="0"/>
          <w:sz w:val="24"/>
          <w:szCs w:val="24"/>
          <w:lang w:val="en-GB" w:eastAsia="zh-CN"/>
        </w:rPr>
        <w:t>authors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approved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the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final</w:t>
      </w:r>
      <w:r w:rsidR="00761E69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 xml:space="preserve"> </w:t>
      </w:r>
      <w:r w:rsidR="00940E6F" w:rsidRPr="00761E69">
        <w:rPr>
          <w:rFonts w:ascii="Book Antiqua" w:hAnsi="Book Antiqua" w:cs="Times New Roman"/>
          <w:kern w:val="0"/>
          <w:sz w:val="24"/>
          <w:szCs w:val="24"/>
          <w:lang w:val="en-GB"/>
        </w:rPr>
        <w:t>manuscript</w:t>
      </w:r>
      <w:r w:rsidR="002022F6" w:rsidRPr="00761E69">
        <w:rPr>
          <w:rFonts w:ascii="Book Antiqua" w:eastAsia="SimSun" w:hAnsi="Book Antiqua" w:cs="Times New Roman"/>
          <w:kern w:val="0"/>
          <w:sz w:val="24"/>
          <w:szCs w:val="24"/>
          <w:lang w:val="en-GB" w:eastAsia="zh-CN"/>
        </w:rPr>
        <w:t>.</w:t>
      </w:r>
    </w:p>
    <w:p w:rsidR="00435F54" w:rsidRPr="00761E69" w:rsidRDefault="00435F54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435F54" w:rsidRPr="00761E69" w:rsidRDefault="00435F54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NewRomanPS-BoldItalicMT"/>
          <w:bCs/>
          <w:iCs/>
          <w:sz w:val="24"/>
          <w:szCs w:val="24"/>
          <w:lang w:eastAsia="zh-CN"/>
        </w:rPr>
      </w:pPr>
      <w:bookmarkStart w:id="78" w:name="OLE_LINK3207"/>
      <w:bookmarkStart w:id="79" w:name="OLE_LINK3208"/>
      <w:bookmarkStart w:id="80" w:name="OLE_LINK3267"/>
      <w:bookmarkStart w:id="81" w:name="OLE_LINK3270"/>
      <w:bookmarkStart w:id="82" w:name="OLE_LINK3174"/>
      <w:r w:rsidRPr="00761E69">
        <w:rPr>
          <w:rFonts w:ascii="Book Antiqua" w:hAnsi="Book Antiqua" w:cs="TimesNewRomanPS-BoldItalicMT"/>
          <w:b/>
          <w:bCs/>
          <w:iCs/>
          <w:kern w:val="0"/>
          <w:sz w:val="24"/>
          <w:szCs w:val="24"/>
        </w:rPr>
        <w:t>Conflict-of-interest</w:t>
      </w:r>
      <w:r w:rsidR="00761E69" w:rsidRPr="00761E69">
        <w:rPr>
          <w:rFonts w:ascii="Book Antiqua" w:eastAsia="SimSun" w:hAnsi="Book Antiqua" w:cs="TimesNewRomanPS-BoldItalicMT"/>
          <w:b/>
          <w:bCs/>
          <w:iCs/>
          <w:kern w:val="0"/>
          <w:sz w:val="24"/>
          <w:szCs w:val="24"/>
          <w:lang w:eastAsia="zh-CN"/>
        </w:rPr>
        <w:t xml:space="preserve"> </w:t>
      </w:r>
      <w:bookmarkStart w:id="83" w:name="OLE_LINK1938"/>
      <w:bookmarkStart w:id="84" w:name="OLE_LINK1940"/>
      <w:r w:rsidR="002022F6" w:rsidRPr="00761E69">
        <w:rPr>
          <w:rFonts w:ascii="Book Antiqua" w:hAnsi="Book Antiqua"/>
          <w:b/>
          <w:bCs/>
          <w:iCs/>
          <w:kern w:val="0"/>
          <w:sz w:val="24"/>
          <w:szCs w:val="24"/>
        </w:rPr>
        <w:t>statement</w:t>
      </w:r>
      <w:bookmarkEnd w:id="83"/>
      <w:bookmarkEnd w:id="84"/>
      <w:r w:rsidRPr="00761E69">
        <w:rPr>
          <w:rFonts w:ascii="Book Antiqua" w:hAnsi="Book Antiqua" w:cs="TimesNewRomanPS-BoldItalicMT"/>
          <w:b/>
          <w:bCs/>
          <w:iCs/>
          <w:sz w:val="24"/>
          <w:szCs w:val="24"/>
        </w:rPr>
        <w:t>:</w:t>
      </w:r>
      <w:bookmarkEnd w:id="78"/>
      <w:bookmarkEnd w:id="79"/>
      <w:bookmarkEnd w:id="80"/>
      <w:bookmarkEnd w:id="81"/>
      <w:bookmarkEnd w:id="82"/>
      <w:r w:rsidR="00761E69" w:rsidRPr="00761E69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 </w:t>
      </w:r>
      <w:r w:rsidR="004741A5" w:rsidRPr="00761E69">
        <w:rPr>
          <w:rFonts w:ascii="Book Antiqua" w:hAnsi="Book Antiqua" w:cs="TimesNewRomanPS-BoldItalicMT"/>
          <w:bCs/>
          <w:iCs/>
          <w:sz w:val="24"/>
          <w:szCs w:val="24"/>
        </w:rPr>
        <w:t>The</w:t>
      </w:r>
      <w:r w:rsidR="00761E69" w:rsidRPr="00761E69">
        <w:rPr>
          <w:rFonts w:ascii="Book Antiqua" w:hAnsi="Book Antiqua" w:cs="TimesNewRomanPS-BoldItalicMT"/>
          <w:bCs/>
          <w:iCs/>
          <w:sz w:val="24"/>
          <w:szCs w:val="24"/>
        </w:rPr>
        <w:t xml:space="preserve"> </w:t>
      </w:r>
      <w:r w:rsidR="004741A5" w:rsidRPr="00761E69">
        <w:rPr>
          <w:rFonts w:ascii="Book Antiqua" w:hAnsi="Book Antiqua" w:cs="TimesNewRomanPS-BoldItalicMT"/>
          <w:bCs/>
          <w:iCs/>
          <w:sz w:val="24"/>
          <w:szCs w:val="24"/>
        </w:rPr>
        <w:t>authors</w:t>
      </w:r>
      <w:r w:rsidR="00761E69" w:rsidRPr="00761E69">
        <w:rPr>
          <w:rFonts w:ascii="Book Antiqua" w:hAnsi="Book Antiqua" w:cs="TimesNewRomanPS-BoldItalicMT"/>
          <w:bCs/>
          <w:iCs/>
          <w:sz w:val="24"/>
          <w:szCs w:val="24"/>
        </w:rPr>
        <w:t xml:space="preserve"> </w:t>
      </w:r>
      <w:r w:rsidR="004741A5" w:rsidRPr="00761E69">
        <w:rPr>
          <w:rFonts w:ascii="Book Antiqua" w:hAnsi="Book Antiqua" w:cs="TimesNewRomanPS-BoldItalicMT"/>
          <w:bCs/>
          <w:iCs/>
          <w:sz w:val="24"/>
          <w:szCs w:val="24"/>
        </w:rPr>
        <w:t>deny</w:t>
      </w:r>
      <w:r w:rsidR="00761E69" w:rsidRPr="00761E69">
        <w:rPr>
          <w:rFonts w:ascii="Book Antiqua" w:hAnsi="Book Antiqua" w:cs="TimesNewRomanPS-BoldItalicMT"/>
          <w:bCs/>
          <w:iCs/>
          <w:sz w:val="24"/>
          <w:szCs w:val="24"/>
        </w:rPr>
        <w:t xml:space="preserve"> </w:t>
      </w:r>
      <w:r w:rsidR="004741A5" w:rsidRPr="00761E69">
        <w:rPr>
          <w:rFonts w:ascii="Book Antiqua" w:hAnsi="Book Antiqua" w:cs="TimesNewRomanPS-BoldItalicMT"/>
          <w:bCs/>
          <w:iCs/>
          <w:sz w:val="24"/>
          <w:szCs w:val="24"/>
        </w:rPr>
        <w:t>any</w:t>
      </w:r>
      <w:r w:rsidR="00761E69" w:rsidRPr="00761E69">
        <w:rPr>
          <w:rFonts w:ascii="Book Antiqua" w:hAnsi="Book Antiqua" w:cs="TimesNewRomanPS-BoldItalicMT"/>
          <w:bCs/>
          <w:iCs/>
          <w:sz w:val="24"/>
          <w:szCs w:val="24"/>
        </w:rPr>
        <w:t xml:space="preserve"> </w:t>
      </w:r>
      <w:r w:rsidR="004741A5" w:rsidRPr="00761E69">
        <w:rPr>
          <w:rFonts w:ascii="Book Antiqua" w:hAnsi="Book Antiqua" w:cs="TimesNewRomanPS-BoldItalicMT"/>
          <w:bCs/>
          <w:iCs/>
          <w:sz w:val="24"/>
          <w:szCs w:val="24"/>
        </w:rPr>
        <w:t>conflict</w:t>
      </w:r>
      <w:r w:rsidR="00761E69" w:rsidRPr="00761E69">
        <w:rPr>
          <w:rFonts w:ascii="Book Antiqua" w:hAnsi="Book Antiqua" w:cs="TimesNewRomanPS-BoldItalicMT"/>
          <w:bCs/>
          <w:iCs/>
          <w:sz w:val="24"/>
          <w:szCs w:val="24"/>
        </w:rPr>
        <w:t xml:space="preserve"> </w:t>
      </w:r>
      <w:r w:rsidR="004741A5" w:rsidRPr="00761E69">
        <w:rPr>
          <w:rFonts w:ascii="Book Antiqua" w:hAnsi="Book Antiqua" w:cs="TimesNewRomanPS-BoldItalicMT"/>
          <w:bCs/>
          <w:iCs/>
          <w:sz w:val="24"/>
          <w:szCs w:val="24"/>
        </w:rPr>
        <w:t>of</w:t>
      </w:r>
      <w:r w:rsidR="00761E69" w:rsidRPr="00761E69">
        <w:rPr>
          <w:rFonts w:ascii="Book Antiqua" w:hAnsi="Book Antiqua" w:cs="TimesNewRomanPS-BoldItalicMT"/>
          <w:bCs/>
          <w:iCs/>
          <w:sz w:val="24"/>
          <w:szCs w:val="24"/>
        </w:rPr>
        <w:t xml:space="preserve"> </w:t>
      </w:r>
      <w:r w:rsidR="004741A5" w:rsidRPr="00761E69">
        <w:rPr>
          <w:rFonts w:ascii="Book Antiqua" w:hAnsi="Book Antiqua" w:cs="TimesNewRomanPS-BoldItalicMT"/>
          <w:bCs/>
          <w:iCs/>
          <w:sz w:val="24"/>
          <w:szCs w:val="24"/>
        </w:rPr>
        <w:t>interest.</w:t>
      </w:r>
    </w:p>
    <w:p w:rsidR="002022F6" w:rsidRPr="00761E69" w:rsidRDefault="002022F6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NewRomanPS-BoldItalicMT"/>
          <w:bCs/>
          <w:iCs/>
          <w:kern w:val="0"/>
          <w:sz w:val="24"/>
          <w:szCs w:val="24"/>
          <w:lang w:eastAsia="zh-CN"/>
        </w:rPr>
      </w:pPr>
    </w:p>
    <w:p w:rsidR="00435F54" w:rsidRPr="00761E69" w:rsidRDefault="00435F54" w:rsidP="001A2696">
      <w:pPr>
        <w:wordWrap/>
        <w:adjustRightInd w:val="0"/>
        <w:snapToGrid w:val="0"/>
        <w:spacing w:line="360" w:lineRule="auto"/>
        <w:rPr>
          <w:rFonts w:ascii="Book Antiqua" w:hAnsi="Book Antiqua" w:cs="TimesNewRomanPS-BoldItalicMT"/>
          <w:bCs/>
          <w:iCs/>
          <w:kern w:val="0"/>
          <w:sz w:val="24"/>
          <w:szCs w:val="24"/>
        </w:rPr>
      </w:pPr>
      <w:r w:rsidRPr="00761E69">
        <w:rPr>
          <w:rFonts w:ascii="Book Antiqua" w:hAnsi="Book Antiqua" w:cs="TimesNewRomanPS-BoldItalicMT"/>
          <w:b/>
          <w:bCs/>
          <w:iCs/>
          <w:kern w:val="0"/>
          <w:sz w:val="24"/>
          <w:szCs w:val="24"/>
        </w:rPr>
        <w:t>Data</w:t>
      </w:r>
      <w:r w:rsidR="00761E69" w:rsidRPr="00761E69">
        <w:rPr>
          <w:rFonts w:ascii="Book Antiqua" w:hAnsi="Book Antiqua" w:cs="TimesNewRomanPS-BoldItalicMT"/>
          <w:b/>
          <w:bCs/>
          <w:iCs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TimesNewRomanPS-BoldItalicMT"/>
          <w:b/>
          <w:bCs/>
          <w:iCs/>
          <w:kern w:val="0"/>
          <w:sz w:val="24"/>
          <w:szCs w:val="24"/>
        </w:rPr>
        <w:t>sharing</w:t>
      </w:r>
      <w:r w:rsidR="00761E69" w:rsidRPr="00761E69">
        <w:rPr>
          <w:rFonts w:ascii="Book Antiqua" w:eastAsia="SimSun" w:hAnsi="Book Antiqua" w:cs="TimesNewRomanPS-BoldItalicMT"/>
          <w:b/>
          <w:bCs/>
          <w:iCs/>
          <w:kern w:val="0"/>
          <w:sz w:val="24"/>
          <w:szCs w:val="24"/>
          <w:lang w:eastAsia="zh-CN"/>
        </w:rPr>
        <w:t xml:space="preserve"> </w:t>
      </w:r>
      <w:r w:rsidR="002022F6" w:rsidRPr="00761E69">
        <w:rPr>
          <w:rFonts w:ascii="Book Antiqua" w:hAnsi="Book Antiqua"/>
          <w:b/>
          <w:bCs/>
          <w:iCs/>
          <w:kern w:val="0"/>
          <w:sz w:val="24"/>
          <w:szCs w:val="24"/>
        </w:rPr>
        <w:t>statement</w:t>
      </w:r>
      <w:r w:rsidRPr="00761E69">
        <w:rPr>
          <w:rFonts w:ascii="Book Antiqua" w:hAnsi="Book Antiqua" w:cs="TimesNewRomanPS-BoldItalicMT"/>
          <w:b/>
          <w:bCs/>
          <w:iCs/>
          <w:sz w:val="24"/>
          <w:szCs w:val="24"/>
        </w:rPr>
        <w:t>:</w:t>
      </w:r>
      <w:r w:rsidR="00761E69" w:rsidRPr="00761E69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 </w:t>
      </w:r>
      <w:r w:rsidR="004741A5" w:rsidRPr="00761E69">
        <w:rPr>
          <w:rFonts w:ascii="Book Antiqua" w:hAnsi="Book Antiqua" w:cs="TimesNewRomanPS-BoldItalicMT"/>
          <w:bCs/>
          <w:iCs/>
          <w:sz w:val="24"/>
          <w:szCs w:val="24"/>
        </w:rPr>
        <w:t>No</w:t>
      </w:r>
      <w:r w:rsidR="00761E69" w:rsidRPr="00761E69">
        <w:rPr>
          <w:rFonts w:ascii="Book Antiqua" w:hAnsi="Book Antiqua" w:cs="TimesNewRomanPS-BoldItalicMT"/>
          <w:bCs/>
          <w:iCs/>
          <w:sz w:val="24"/>
          <w:szCs w:val="24"/>
        </w:rPr>
        <w:t xml:space="preserve"> </w:t>
      </w:r>
      <w:r w:rsidR="004741A5" w:rsidRPr="00761E69">
        <w:rPr>
          <w:rFonts w:ascii="Book Antiqua" w:hAnsi="Book Antiqua" w:cs="TimesNewRomanPS-BoldItalicMT"/>
          <w:bCs/>
          <w:iCs/>
          <w:sz w:val="24"/>
          <w:szCs w:val="24"/>
        </w:rPr>
        <w:t>additional</w:t>
      </w:r>
      <w:r w:rsidR="00761E69" w:rsidRPr="00761E69">
        <w:rPr>
          <w:rFonts w:ascii="Book Antiqua" w:hAnsi="Book Antiqua" w:cs="TimesNewRomanPS-BoldItalicMT"/>
          <w:bCs/>
          <w:iCs/>
          <w:sz w:val="24"/>
          <w:szCs w:val="24"/>
        </w:rPr>
        <w:t xml:space="preserve"> </w:t>
      </w:r>
      <w:r w:rsidR="004741A5" w:rsidRPr="00761E69">
        <w:rPr>
          <w:rFonts w:ascii="Book Antiqua" w:hAnsi="Book Antiqua" w:cs="TimesNewRomanPS-BoldItalicMT"/>
          <w:bCs/>
          <w:iCs/>
          <w:sz w:val="24"/>
          <w:szCs w:val="24"/>
        </w:rPr>
        <w:t>data</w:t>
      </w:r>
      <w:r w:rsidR="00761E69" w:rsidRPr="00761E69">
        <w:rPr>
          <w:rFonts w:ascii="Book Antiqua" w:hAnsi="Book Antiqua" w:cs="TimesNewRomanPS-BoldItalicMT"/>
          <w:bCs/>
          <w:iCs/>
          <w:sz w:val="24"/>
          <w:szCs w:val="24"/>
        </w:rPr>
        <w:t xml:space="preserve"> </w:t>
      </w:r>
      <w:r w:rsidR="004741A5" w:rsidRPr="00761E69">
        <w:rPr>
          <w:rFonts w:ascii="Book Antiqua" w:hAnsi="Book Antiqua" w:cs="TimesNewRomanPS-BoldItalicMT"/>
          <w:bCs/>
          <w:iCs/>
          <w:sz w:val="24"/>
          <w:szCs w:val="24"/>
        </w:rPr>
        <w:t>are</w:t>
      </w:r>
      <w:r w:rsidR="00761E69" w:rsidRPr="00761E69">
        <w:rPr>
          <w:rFonts w:ascii="Book Antiqua" w:hAnsi="Book Antiqua" w:cs="TimesNewRomanPS-BoldItalicMT"/>
          <w:bCs/>
          <w:iCs/>
          <w:sz w:val="24"/>
          <w:szCs w:val="24"/>
        </w:rPr>
        <w:t xml:space="preserve"> </w:t>
      </w:r>
      <w:r w:rsidR="004741A5" w:rsidRPr="00761E69">
        <w:rPr>
          <w:rFonts w:ascii="Book Antiqua" w:hAnsi="Book Antiqua" w:cs="TimesNewRomanPS-BoldItalicMT"/>
          <w:bCs/>
          <w:iCs/>
          <w:sz w:val="24"/>
          <w:szCs w:val="24"/>
        </w:rPr>
        <w:t>available.</w:t>
      </w:r>
      <w:r w:rsidR="00761E69" w:rsidRPr="00761E69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 </w:t>
      </w:r>
    </w:p>
    <w:p w:rsidR="0044050E" w:rsidRPr="00761E69" w:rsidRDefault="0044050E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2022F6" w:rsidRPr="00761E69" w:rsidRDefault="002022F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bookmarkStart w:id="85" w:name="OLE_LINK441"/>
      <w:bookmarkStart w:id="86" w:name="OLE_LINK442"/>
      <w:bookmarkStart w:id="87" w:name="OLE_LINK1032"/>
      <w:bookmarkStart w:id="88" w:name="OLE_LINK1232"/>
      <w:bookmarkStart w:id="89" w:name="OLE_LINK1460"/>
      <w:bookmarkStart w:id="90" w:name="OLE_LINK1568"/>
      <w:bookmarkStart w:id="91" w:name="OLE_LINK1708"/>
      <w:bookmarkStart w:id="92" w:name="OLE_LINK1435"/>
      <w:bookmarkStart w:id="93" w:name="OLE_LINK1478"/>
      <w:bookmarkStart w:id="94" w:name="OLE_LINK1428"/>
      <w:bookmarkStart w:id="95" w:name="OLE_LINK1355"/>
      <w:bookmarkStart w:id="96" w:name="OLE_LINK1425"/>
      <w:bookmarkStart w:id="97" w:name="OLE_LINK1504"/>
      <w:bookmarkStart w:id="98" w:name="OLE_LINK1544"/>
      <w:bookmarkStart w:id="99" w:name="OLE_LINK1680"/>
      <w:bookmarkStart w:id="100" w:name="OLE_LINK1710"/>
      <w:bookmarkStart w:id="101" w:name="OLE_LINK3317"/>
      <w:bookmarkStart w:id="102" w:name="OLE_LINK22"/>
      <w:bookmarkStart w:id="103" w:name="OLE_LINK1818"/>
      <w:bookmarkStart w:id="104" w:name="OLE_LINK1684"/>
      <w:bookmarkStart w:id="105" w:name="OLE_LINK1885"/>
      <w:bookmarkStart w:id="106" w:name="OLE_LINK1799"/>
      <w:bookmarkStart w:id="107" w:name="OLE_LINK1894"/>
      <w:bookmarkStart w:id="108" w:name="OLE_LINK27"/>
      <w:bookmarkStart w:id="109" w:name="OLE_LINK732"/>
      <w:bookmarkStart w:id="110" w:name="OLE_LINK2053"/>
      <w:bookmarkStart w:id="111" w:name="OLE_LINK2096"/>
      <w:r w:rsidRPr="00761E69">
        <w:rPr>
          <w:rFonts w:ascii="Book Antiqua" w:eastAsia="SimSun" w:hAnsi="Book Antiqua" w:cs="Times New Roman"/>
          <w:b/>
          <w:kern w:val="0"/>
          <w:sz w:val="24"/>
          <w:szCs w:val="24"/>
          <w:lang w:eastAsia="zh-CN"/>
        </w:rPr>
        <w:t>Open-Access:</w:t>
      </w:r>
      <w:r w:rsidR="00761E69" w:rsidRPr="00761E69">
        <w:rPr>
          <w:rFonts w:ascii="Book Antiqua" w:eastAsia="SimSun" w:hAnsi="Book Antiqua" w:cs="Times New Roman"/>
          <w:b/>
          <w:kern w:val="0"/>
          <w:sz w:val="24"/>
          <w:szCs w:val="24"/>
          <w:lang w:eastAsia="zh-CN"/>
        </w:rPr>
        <w:t xml:space="preserve"> </w:t>
      </w:r>
      <w:bookmarkStart w:id="112" w:name="OLE_LINK479"/>
      <w:bookmarkStart w:id="113" w:name="OLE_LINK496"/>
      <w:bookmarkStart w:id="114" w:name="OLE_LINK506"/>
      <w:bookmarkStart w:id="115" w:name="OLE_LINK507"/>
      <w:bookmarkStart w:id="116" w:name="OLE_LINK2040"/>
      <w:bookmarkStart w:id="117" w:name="OLE_LINK2041"/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This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article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is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an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open-access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article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which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was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selected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by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an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in-house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editor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fully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peer-reviewed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by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external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reviewers.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It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is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distributed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in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lastRenderedPageBreak/>
        <w:t>accordance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with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Creative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Commons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Attribution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Non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Commercial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(CC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BY-NC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4.0)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license,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which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permits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others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to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distribute,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remix,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adapt,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build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upon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this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work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non-commercially,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license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their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derivative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works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on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different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terms,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provided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original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work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is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properly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cited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use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is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non-commercial.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See: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hyperlink r:id="rId7" w:history="1">
        <w:r w:rsidRPr="00761E69">
          <w:rPr>
            <w:rFonts w:ascii="Book Antiqua" w:eastAsia="SimSun" w:hAnsi="Book Antiqua" w:cs="Times New Roman"/>
            <w:sz w:val="24"/>
            <w:szCs w:val="24"/>
            <w:u w:val="single"/>
            <w:lang w:eastAsia="zh-CN"/>
          </w:rPr>
          <w:t>http://creativecommons.org/licenses/by-nc/4.0/</w:t>
        </w:r>
      </w:hyperlink>
      <w:bookmarkEnd w:id="112"/>
      <w:bookmarkEnd w:id="113"/>
      <w:bookmarkEnd w:id="114"/>
      <w:bookmarkEnd w:id="115"/>
    </w:p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6"/>
    <w:bookmarkEnd w:id="117"/>
    <w:p w:rsidR="002022F6" w:rsidRPr="00761E69" w:rsidRDefault="002022F6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14037A" w:rsidRPr="00761E69" w:rsidRDefault="00F427FE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b/>
          <w:sz w:val="24"/>
          <w:szCs w:val="24"/>
        </w:rPr>
        <w:t>Correspondence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to</w:t>
      </w:r>
      <w:r w:rsidRPr="00761E69">
        <w:rPr>
          <w:rFonts w:ascii="Book Antiqua" w:hAnsi="Book Antiqua" w:cs="Times New Roman"/>
          <w:sz w:val="24"/>
          <w:szCs w:val="24"/>
        </w:rPr>
        <w:t>: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bookmarkStart w:id="118" w:name="OLE_LINK2042"/>
      <w:bookmarkStart w:id="119" w:name="OLE_LINK2043"/>
      <w:r w:rsidR="0014037A" w:rsidRPr="00761E69">
        <w:rPr>
          <w:rFonts w:ascii="Book Antiqua" w:hAnsi="Book Antiqua" w:cs="Times New Roman"/>
          <w:b/>
          <w:sz w:val="24"/>
          <w:szCs w:val="24"/>
        </w:rPr>
        <w:t>Hyun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b/>
          <w:sz w:val="24"/>
          <w:szCs w:val="24"/>
        </w:rPr>
        <w:t>Kang,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b/>
          <w:sz w:val="24"/>
          <w:szCs w:val="24"/>
        </w:rPr>
        <w:t>MD,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b/>
          <w:sz w:val="24"/>
          <w:szCs w:val="24"/>
        </w:rPr>
        <w:t>PhD,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b/>
          <w:sz w:val="24"/>
          <w:szCs w:val="24"/>
        </w:rPr>
        <w:t>MPH,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650E6B" w:rsidRPr="00761E69">
        <w:rPr>
          <w:rFonts w:ascii="Book Antiqua" w:hAnsi="Book Antiqua" w:cs="Times New Roman"/>
          <w:b/>
          <w:sz w:val="24"/>
          <w:szCs w:val="24"/>
        </w:rPr>
        <w:t>Associate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650E6B" w:rsidRPr="00761E69">
        <w:rPr>
          <w:rFonts w:ascii="Book Antiqua" w:hAnsi="Book Antiqua" w:cs="Times New Roman"/>
          <w:b/>
          <w:sz w:val="24"/>
          <w:szCs w:val="24"/>
        </w:rPr>
        <w:t>P</w:t>
      </w:r>
      <w:r w:rsidR="0014037A" w:rsidRPr="00761E69">
        <w:rPr>
          <w:rFonts w:ascii="Book Antiqua" w:hAnsi="Book Antiqua" w:cs="Times New Roman"/>
          <w:b/>
          <w:sz w:val="24"/>
          <w:szCs w:val="24"/>
        </w:rPr>
        <w:t>rofessor</w:t>
      </w:r>
      <w:r w:rsidR="0014037A" w:rsidRPr="00761E69">
        <w:rPr>
          <w:rFonts w:ascii="Book Antiqua" w:hAnsi="Book Antiqua" w:cs="Times New Roman"/>
          <w:sz w:val="24"/>
          <w:szCs w:val="24"/>
        </w:rPr>
        <w:t>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Departm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Anesthesiolog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Medicin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Chung-A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Universi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Colleg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Medicin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84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Heukseok-ro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Dongjak-gu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Seou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156-756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Sou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Korea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4037A" w:rsidRPr="00761E69">
        <w:rPr>
          <w:rFonts w:ascii="Book Antiqua" w:hAnsi="Book Antiqua" w:cs="Times New Roman"/>
          <w:sz w:val="24"/>
          <w:szCs w:val="24"/>
        </w:rPr>
        <w:t>roman00@naver.com</w:t>
      </w:r>
    </w:p>
    <w:bookmarkEnd w:id="118"/>
    <w:bookmarkEnd w:id="119"/>
    <w:p w:rsidR="002022F6" w:rsidRPr="00761E69" w:rsidRDefault="00F427FE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761E69">
        <w:rPr>
          <w:rFonts w:ascii="Book Antiqua" w:hAnsi="Book Antiqua" w:cs="Times New Roman"/>
          <w:b/>
          <w:sz w:val="24"/>
          <w:szCs w:val="24"/>
        </w:rPr>
        <w:t>Telephone</w:t>
      </w:r>
      <w:r w:rsidR="0044050E" w:rsidRPr="00761E69">
        <w:rPr>
          <w:rFonts w:ascii="Book Antiqua" w:hAnsi="Book Antiqua" w:cs="Times New Roman"/>
          <w:b/>
          <w:sz w:val="24"/>
          <w:szCs w:val="24"/>
        </w:rPr>
        <w:t>: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44050E" w:rsidRPr="00761E69">
        <w:rPr>
          <w:rFonts w:ascii="Book Antiqua" w:hAnsi="Book Antiqua" w:cs="Times New Roman"/>
          <w:sz w:val="24"/>
          <w:szCs w:val="24"/>
        </w:rPr>
        <w:t>+82-2-62992583</w:t>
      </w:r>
    </w:p>
    <w:p w:rsidR="00F427FE" w:rsidRPr="00761E69" w:rsidRDefault="0044050E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761E69">
        <w:rPr>
          <w:rFonts w:ascii="Book Antiqua" w:hAnsi="Book Antiqua" w:cs="Times New Roman"/>
          <w:b/>
          <w:sz w:val="24"/>
          <w:szCs w:val="24"/>
        </w:rPr>
        <w:t>Fax: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+82-2-62992585</w:t>
      </w:r>
    </w:p>
    <w:p w:rsidR="002022F6" w:rsidRPr="00761E69" w:rsidRDefault="002022F6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2022F6" w:rsidRPr="00761E69" w:rsidRDefault="002022F6" w:rsidP="001A269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bookmarkStart w:id="120" w:name="OLE_LINK2097"/>
      <w:bookmarkStart w:id="121" w:name="OLE_LINK2054"/>
      <w:bookmarkStart w:id="122" w:name="OLE_LINK733"/>
      <w:bookmarkStart w:id="123" w:name="OLE_LINK29"/>
      <w:bookmarkStart w:id="124" w:name="OLE_LINK25"/>
      <w:bookmarkStart w:id="125" w:name="OLE_LINK1973"/>
      <w:bookmarkStart w:id="126" w:name="OLE_LINK1895"/>
      <w:bookmarkStart w:id="127" w:name="OLE_LINK1832"/>
      <w:bookmarkStart w:id="128" w:name="OLE_LINK1718"/>
      <w:bookmarkStart w:id="129" w:name="OLE_LINK1800"/>
      <w:bookmarkStart w:id="130" w:name="OLE_LINK1886"/>
      <w:bookmarkStart w:id="131" w:name="OLE_LINK1819"/>
      <w:bookmarkStart w:id="132" w:name="OLE_LINK1773"/>
      <w:bookmarkStart w:id="133" w:name="OLE_LINK1726"/>
      <w:bookmarkStart w:id="134" w:name="OLE_LINK1470"/>
      <w:bookmarkStart w:id="135" w:name="OLE_LINK1426"/>
      <w:bookmarkStart w:id="136" w:name="OLE_LINK1584"/>
      <w:bookmarkStart w:id="137" w:name="OLE_LINK1436"/>
      <w:bookmarkStart w:id="138" w:name="OLE_LINK1493"/>
      <w:bookmarkStart w:id="139" w:name="OLE_LINK1437"/>
      <w:bookmarkStart w:id="140" w:name="OLE_LINK1461"/>
      <w:bookmarkStart w:id="141" w:name="OLE_LINK1347"/>
      <w:bookmarkStart w:id="142" w:name="OLE_LINK1346"/>
      <w:r w:rsidRPr="00761E69">
        <w:rPr>
          <w:rFonts w:ascii="Book Antiqua" w:hAnsi="Book Antiqua"/>
          <w:b/>
          <w:bCs/>
          <w:sz w:val="24"/>
          <w:szCs w:val="24"/>
        </w:rPr>
        <w:t>Received:</w:t>
      </w:r>
      <w:r w:rsidR="00761E69" w:rsidRPr="00761E69">
        <w:rPr>
          <w:rFonts w:ascii="Book Antiqua" w:hAnsi="Book Antiqua"/>
          <w:b/>
          <w:bCs/>
          <w:sz w:val="24"/>
          <w:szCs w:val="24"/>
        </w:rPr>
        <w:t xml:space="preserve"> </w:t>
      </w:r>
      <w:r w:rsidRPr="00761E69">
        <w:rPr>
          <w:rFonts w:ascii="Book Antiqua" w:hAnsi="Book Antiqua"/>
          <w:bCs/>
          <w:sz w:val="24"/>
          <w:szCs w:val="24"/>
        </w:rPr>
        <w:t>April</w:t>
      </w:r>
      <w:r w:rsidR="00761E69" w:rsidRPr="00761E69">
        <w:rPr>
          <w:rFonts w:ascii="Book Antiqua" w:hAnsi="Book Antiqua"/>
          <w:bCs/>
          <w:sz w:val="24"/>
          <w:szCs w:val="24"/>
        </w:rPr>
        <w:t xml:space="preserve"> </w:t>
      </w:r>
      <w:r w:rsidRPr="00761E69">
        <w:rPr>
          <w:rFonts w:ascii="Book Antiqua" w:eastAsia="SimSun" w:hAnsi="Book Antiqua"/>
          <w:bCs/>
          <w:sz w:val="24"/>
          <w:szCs w:val="24"/>
          <w:lang w:eastAsia="zh-CN"/>
        </w:rPr>
        <w:t>28</w:t>
      </w:r>
      <w:r w:rsidRPr="00761E69">
        <w:rPr>
          <w:rFonts w:ascii="Book Antiqua" w:hAnsi="Book Antiqua"/>
          <w:bCs/>
          <w:sz w:val="24"/>
          <w:szCs w:val="24"/>
        </w:rPr>
        <w:t>,</w:t>
      </w:r>
      <w:r w:rsidR="00761E69" w:rsidRPr="00761E69">
        <w:rPr>
          <w:rFonts w:ascii="Book Antiqua" w:hAnsi="Book Antiqua"/>
          <w:bCs/>
          <w:sz w:val="24"/>
          <w:szCs w:val="24"/>
        </w:rPr>
        <w:t xml:space="preserve"> </w:t>
      </w:r>
      <w:r w:rsidRPr="00761E69">
        <w:rPr>
          <w:rFonts w:ascii="Book Antiqua" w:hAnsi="Book Antiqua"/>
          <w:bCs/>
          <w:sz w:val="24"/>
          <w:szCs w:val="24"/>
        </w:rPr>
        <w:t>2015</w:t>
      </w:r>
    </w:p>
    <w:p w:rsidR="002022F6" w:rsidRPr="00761E69" w:rsidRDefault="002022F6" w:rsidP="001A2696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r w:rsidRPr="00761E69">
        <w:rPr>
          <w:rFonts w:ascii="Book Antiqua" w:hAnsi="Book Antiqua"/>
          <w:b/>
          <w:bCs/>
          <w:sz w:val="24"/>
          <w:szCs w:val="24"/>
        </w:rPr>
        <w:t>Peer-review</w:t>
      </w:r>
      <w:r w:rsidR="00761E69" w:rsidRPr="00761E69">
        <w:rPr>
          <w:rFonts w:ascii="Book Antiqua" w:hAnsi="Book Antiqua"/>
          <w:b/>
          <w:bCs/>
          <w:sz w:val="24"/>
          <w:szCs w:val="24"/>
        </w:rPr>
        <w:t xml:space="preserve"> </w:t>
      </w:r>
      <w:r w:rsidRPr="00761E69">
        <w:rPr>
          <w:rFonts w:ascii="Book Antiqua" w:hAnsi="Book Antiqua"/>
          <w:b/>
          <w:bCs/>
          <w:sz w:val="24"/>
          <w:szCs w:val="24"/>
        </w:rPr>
        <w:t>started:</w:t>
      </w:r>
      <w:r w:rsidR="00761E69" w:rsidRPr="00761E69">
        <w:rPr>
          <w:rFonts w:ascii="Book Antiqua" w:hAnsi="Book Antiqua"/>
          <w:b/>
          <w:bCs/>
          <w:sz w:val="24"/>
          <w:szCs w:val="24"/>
        </w:rPr>
        <w:t xml:space="preserve"> </w:t>
      </w:r>
      <w:r w:rsidRPr="00761E69">
        <w:rPr>
          <w:rFonts w:ascii="Book Antiqua" w:hAnsi="Book Antiqua"/>
          <w:bCs/>
          <w:sz w:val="24"/>
          <w:szCs w:val="24"/>
        </w:rPr>
        <w:t>May</w:t>
      </w:r>
      <w:r w:rsidR="00761E69" w:rsidRPr="00761E69">
        <w:rPr>
          <w:rFonts w:ascii="Book Antiqua" w:hAnsi="Book Antiqua"/>
          <w:bCs/>
          <w:sz w:val="24"/>
          <w:szCs w:val="24"/>
        </w:rPr>
        <w:t xml:space="preserve"> </w:t>
      </w:r>
      <w:r w:rsidRPr="00761E69">
        <w:rPr>
          <w:rFonts w:ascii="Book Antiqua" w:eastAsia="SimSun" w:hAnsi="Book Antiqua"/>
          <w:bCs/>
          <w:sz w:val="24"/>
          <w:szCs w:val="24"/>
          <w:lang w:eastAsia="zh-CN"/>
        </w:rPr>
        <w:t>6</w:t>
      </w:r>
      <w:r w:rsidRPr="00761E69">
        <w:rPr>
          <w:rFonts w:ascii="Book Antiqua" w:hAnsi="Book Antiqua"/>
          <w:bCs/>
          <w:sz w:val="24"/>
          <w:szCs w:val="24"/>
        </w:rPr>
        <w:t>,</w:t>
      </w:r>
      <w:r w:rsidR="00761E69" w:rsidRPr="00761E69">
        <w:rPr>
          <w:rFonts w:ascii="Book Antiqua" w:hAnsi="Book Antiqua"/>
          <w:bCs/>
          <w:sz w:val="24"/>
          <w:szCs w:val="24"/>
        </w:rPr>
        <w:t xml:space="preserve"> </w:t>
      </w:r>
      <w:r w:rsidRPr="00761E69">
        <w:rPr>
          <w:rFonts w:ascii="Book Antiqua" w:hAnsi="Book Antiqua"/>
          <w:bCs/>
          <w:sz w:val="24"/>
          <w:szCs w:val="24"/>
        </w:rPr>
        <w:t>2015</w:t>
      </w:r>
    </w:p>
    <w:p w:rsidR="002022F6" w:rsidRPr="00761E69" w:rsidRDefault="002022F6" w:rsidP="001A2696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bookmarkStart w:id="143" w:name="OLE_LINK24"/>
      <w:bookmarkStart w:id="144" w:name="OLE_LINK23"/>
      <w:r w:rsidRPr="00761E69">
        <w:rPr>
          <w:rFonts w:ascii="Book Antiqua" w:hAnsi="Book Antiqua"/>
          <w:b/>
          <w:bCs/>
          <w:sz w:val="24"/>
          <w:szCs w:val="24"/>
        </w:rPr>
        <w:t>First</w:t>
      </w:r>
      <w:r w:rsidR="00761E69" w:rsidRPr="00761E69">
        <w:rPr>
          <w:rFonts w:ascii="Book Antiqua" w:hAnsi="Book Antiqua"/>
          <w:b/>
          <w:bCs/>
          <w:sz w:val="24"/>
          <w:szCs w:val="24"/>
        </w:rPr>
        <w:t xml:space="preserve"> </w:t>
      </w:r>
      <w:r w:rsidRPr="00761E69">
        <w:rPr>
          <w:rFonts w:ascii="Book Antiqua" w:hAnsi="Book Antiqua"/>
          <w:b/>
          <w:bCs/>
          <w:sz w:val="24"/>
          <w:szCs w:val="24"/>
        </w:rPr>
        <w:t>decision:</w:t>
      </w:r>
      <w:r w:rsidR="00761E69" w:rsidRPr="00761E69">
        <w:rPr>
          <w:rFonts w:ascii="Book Antiqua" w:hAnsi="Book Antiqua"/>
          <w:bCs/>
          <w:sz w:val="24"/>
          <w:szCs w:val="24"/>
        </w:rPr>
        <w:t xml:space="preserve"> </w:t>
      </w:r>
      <w:r w:rsidRPr="00761E69">
        <w:rPr>
          <w:rFonts w:ascii="Book Antiqua" w:eastAsia="SimSun" w:hAnsi="Book Antiqua"/>
          <w:bCs/>
          <w:sz w:val="24"/>
          <w:szCs w:val="24"/>
          <w:lang w:eastAsia="zh-CN"/>
        </w:rPr>
        <w:t>August</w:t>
      </w:r>
      <w:r w:rsidR="00761E69" w:rsidRPr="00761E69">
        <w:rPr>
          <w:rFonts w:ascii="Book Antiqua" w:hAnsi="Book Antiqua"/>
          <w:bCs/>
          <w:sz w:val="24"/>
          <w:szCs w:val="24"/>
        </w:rPr>
        <w:t xml:space="preserve"> </w:t>
      </w:r>
      <w:r w:rsidRPr="00761E69">
        <w:rPr>
          <w:rFonts w:ascii="Book Antiqua" w:hAnsi="Book Antiqua"/>
          <w:bCs/>
          <w:sz w:val="24"/>
          <w:szCs w:val="24"/>
        </w:rPr>
        <w:t>3</w:t>
      </w:r>
      <w:r w:rsidRPr="00761E69">
        <w:rPr>
          <w:rFonts w:ascii="Book Antiqua" w:eastAsia="SimSun" w:hAnsi="Book Antiqua"/>
          <w:bCs/>
          <w:sz w:val="24"/>
          <w:szCs w:val="24"/>
          <w:lang w:eastAsia="zh-CN"/>
        </w:rPr>
        <w:t>1</w:t>
      </w:r>
      <w:r w:rsidRPr="00761E69">
        <w:rPr>
          <w:rFonts w:ascii="Book Antiqua" w:hAnsi="Book Antiqua"/>
          <w:bCs/>
          <w:sz w:val="24"/>
          <w:szCs w:val="24"/>
        </w:rPr>
        <w:t>,</w:t>
      </w:r>
      <w:r w:rsidR="00761E69" w:rsidRPr="00761E69">
        <w:rPr>
          <w:rFonts w:ascii="Book Antiqua" w:hAnsi="Book Antiqua"/>
          <w:bCs/>
          <w:sz w:val="24"/>
          <w:szCs w:val="24"/>
        </w:rPr>
        <w:t xml:space="preserve"> </w:t>
      </w:r>
      <w:r w:rsidRPr="00761E69">
        <w:rPr>
          <w:rFonts w:ascii="Book Antiqua" w:hAnsi="Book Antiqua"/>
          <w:bCs/>
          <w:sz w:val="24"/>
          <w:szCs w:val="24"/>
        </w:rPr>
        <w:t>2015</w:t>
      </w:r>
    </w:p>
    <w:p w:rsidR="002022F6" w:rsidRPr="00761E69" w:rsidRDefault="002022F6" w:rsidP="001A2696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r w:rsidRPr="00761E69">
        <w:rPr>
          <w:rFonts w:ascii="Book Antiqua" w:hAnsi="Book Antiqua"/>
          <w:b/>
          <w:bCs/>
          <w:sz w:val="24"/>
          <w:szCs w:val="24"/>
        </w:rPr>
        <w:t>Revised:</w:t>
      </w:r>
      <w:r w:rsidR="00761E69" w:rsidRPr="00761E69">
        <w:rPr>
          <w:rFonts w:ascii="Book Antiqua" w:hAnsi="Book Antiqua"/>
          <w:bCs/>
          <w:sz w:val="24"/>
          <w:szCs w:val="24"/>
        </w:rPr>
        <w:t xml:space="preserve"> </w:t>
      </w:r>
      <w:r w:rsidRPr="00761E69">
        <w:rPr>
          <w:rFonts w:ascii="Book Antiqua" w:eastAsia="SimSun" w:hAnsi="Book Antiqua"/>
          <w:bCs/>
          <w:sz w:val="24"/>
          <w:szCs w:val="24"/>
          <w:lang w:eastAsia="zh-CN"/>
        </w:rPr>
        <w:t>September</w:t>
      </w:r>
      <w:r w:rsidR="00761E69" w:rsidRPr="00761E69">
        <w:rPr>
          <w:rFonts w:ascii="Book Antiqua" w:hAnsi="Book Antiqua"/>
          <w:bCs/>
          <w:sz w:val="24"/>
          <w:szCs w:val="24"/>
        </w:rPr>
        <w:t xml:space="preserve"> </w:t>
      </w:r>
      <w:r w:rsidRPr="00761E69">
        <w:rPr>
          <w:rFonts w:ascii="Book Antiqua" w:eastAsia="SimSun" w:hAnsi="Book Antiqua"/>
          <w:bCs/>
          <w:sz w:val="24"/>
          <w:szCs w:val="24"/>
          <w:lang w:eastAsia="zh-CN"/>
        </w:rPr>
        <w:t>14</w:t>
      </w:r>
      <w:r w:rsidRPr="00761E69">
        <w:rPr>
          <w:rFonts w:ascii="Book Antiqua" w:hAnsi="Book Antiqua"/>
          <w:bCs/>
          <w:sz w:val="24"/>
          <w:szCs w:val="24"/>
        </w:rPr>
        <w:t>,</w:t>
      </w:r>
      <w:r w:rsidR="00761E69" w:rsidRPr="00761E69">
        <w:rPr>
          <w:rFonts w:ascii="Book Antiqua" w:hAnsi="Book Antiqua"/>
          <w:bCs/>
          <w:sz w:val="24"/>
          <w:szCs w:val="24"/>
        </w:rPr>
        <w:t xml:space="preserve"> </w:t>
      </w:r>
      <w:r w:rsidRPr="00761E69">
        <w:rPr>
          <w:rFonts w:ascii="Book Antiqua" w:hAnsi="Book Antiqua"/>
          <w:bCs/>
          <w:sz w:val="24"/>
          <w:szCs w:val="24"/>
        </w:rPr>
        <w:t>2015</w:t>
      </w:r>
    </w:p>
    <w:p w:rsidR="002022F6" w:rsidRPr="00AA23AA" w:rsidRDefault="002022F6" w:rsidP="00AA23AA">
      <w:pPr>
        <w:spacing w:line="360" w:lineRule="auto"/>
        <w:rPr>
          <w:rFonts w:ascii="Book Antiqua" w:hAnsi="Book Antiqua"/>
          <w:color w:val="000000"/>
          <w:sz w:val="24"/>
        </w:rPr>
      </w:pPr>
      <w:r w:rsidRPr="00761E69">
        <w:rPr>
          <w:rFonts w:ascii="Book Antiqua" w:hAnsi="Book Antiqua"/>
          <w:b/>
          <w:bCs/>
          <w:sz w:val="24"/>
          <w:szCs w:val="24"/>
        </w:rPr>
        <w:t>Accepted:</w:t>
      </w:r>
      <w:bookmarkStart w:id="145" w:name="OLE_LINK98"/>
      <w:bookmarkStart w:id="146" w:name="OLE_LINK99"/>
      <w:bookmarkStart w:id="147" w:name="OLE_LINK104"/>
      <w:bookmarkStart w:id="148" w:name="OLE_LINK110"/>
      <w:bookmarkStart w:id="149" w:name="OLE_LINK111"/>
      <w:bookmarkStart w:id="150" w:name="OLE_LINK115"/>
      <w:bookmarkStart w:id="151" w:name="OLE_LINK116"/>
      <w:bookmarkStart w:id="152" w:name="OLE_LINK117"/>
      <w:bookmarkStart w:id="153" w:name="OLE_LINK118"/>
      <w:bookmarkStart w:id="154" w:name="OLE_LINK119"/>
      <w:bookmarkStart w:id="155" w:name="OLE_LINK121"/>
      <w:bookmarkStart w:id="156" w:name="OLE_LINK122"/>
      <w:bookmarkStart w:id="157" w:name="OLE_LINK125"/>
      <w:bookmarkStart w:id="158" w:name="OLE_LINK126"/>
      <w:bookmarkStart w:id="159" w:name="OLE_LINK127"/>
      <w:bookmarkStart w:id="160" w:name="OLE_LINK129"/>
      <w:bookmarkStart w:id="161" w:name="OLE_LINK132"/>
      <w:bookmarkStart w:id="162" w:name="OLE_LINK134"/>
      <w:bookmarkStart w:id="163" w:name="OLE_LINK135"/>
      <w:bookmarkStart w:id="164" w:name="OLE_LINK136"/>
      <w:bookmarkStart w:id="165" w:name="OLE_LINK137"/>
      <w:bookmarkStart w:id="166" w:name="OLE_LINK138"/>
      <w:bookmarkStart w:id="167" w:name="OLE_LINK139"/>
      <w:bookmarkStart w:id="168" w:name="OLE_LINK141"/>
      <w:r w:rsidR="00AA23AA" w:rsidRPr="00AA23AA">
        <w:rPr>
          <w:rFonts w:ascii="Book Antiqua" w:hAnsi="Book Antiqua"/>
          <w:color w:val="000000"/>
          <w:sz w:val="24"/>
        </w:rPr>
        <w:t xml:space="preserve"> </w:t>
      </w:r>
      <w:r w:rsidR="00AA23AA">
        <w:rPr>
          <w:rFonts w:ascii="Book Antiqua" w:hAnsi="Book Antiqua"/>
          <w:color w:val="000000"/>
          <w:sz w:val="24"/>
        </w:rPr>
        <w:t>October 12, 2015</w:t>
      </w:r>
      <w:bookmarkStart w:id="169" w:name="_GoBack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r w:rsidR="008D35A9">
        <w:rPr>
          <w:rFonts w:ascii="Book Antiqua" w:hAnsi="Book Antiqua"/>
          <w:b/>
          <w:bCs/>
          <w:sz w:val="24"/>
          <w:szCs w:val="24"/>
        </w:rPr>
        <w:t xml:space="preserve"> </w:t>
      </w:r>
    </w:p>
    <w:p w:rsidR="002022F6" w:rsidRPr="00761E69" w:rsidRDefault="002022F6" w:rsidP="001A269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761E69">
        <w:rPr>
          <w:rFonts w:ascii="Book Antiqua" w:hAnsi="Book Antiqua"/>
          <w:b/>
          <w:bCs/>
          <w:sz w:val="24"/>
          <w:szCs w:val="24"/>
        </w:rPr>
        <w:t>Article</w:t>
      </w:r>
      <w:r w:rsidR="00761E69" w:rsidRPr="00761E69">
        <w:rPr>
          <w:rFonts w:ascii="Book Antiqua" w:hAnsi="Book Antiqua"/>
          <w:b/>
          <w:bCs/>
          <w:sz w:val="24"/>
          <w:szCs w:val="24"/>
        </w:rPr>
        <w:t xml:space="preserve"> </w:t>
      </w:r>
      <w:r w:rsidRPr="00761E69">
        <w:rPr>
          <w:rFonts w:ascii="Book Antiqua" w:hAnsi="Book Antiqua"/>
          <w:b/>
          <w:bCs/>
          <w:sz w:val="24"/>
          <w:szCs w:val="24"/>
        </w:rPr>
        <w:t>in</w:t>
      </w:r>
      <w:r w:rsidR="00761E69" w:rsidRPr="00761E69">
        <w:rPr>
          <w:rFonts w:ascii="Book Antiqua" w:hAnsi="Book Antiqua"/>
          <w:b/>
          <w:bCs/>
          <w:sz w:val="24"/>
          <w:szCs w:val="24"/>
        </w:rPr>
        <w:t xml:space="preserve"> </w:t>
      </w:r>
      <w:r w:rsidRPr="00761E69">
        <w:rPr>
          <w:rFonts w:ascii="Book Antiqua" w:hAnsi="Book Antiqua"/>
          <w:b/>
          <w:bCs/>
          <w:sz w:val="24"/>
          <w:szCs w:val="24"/>
        </w:rPr>
        <w:t>press:</w:t>
      </w:r>
    </w:p>
    <w:p w:rsidR="002022F6" w:rsidRPr="00761E69" w:rsidRDefault="002022F6" w:rsidP="001A269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761E69">
        <w:rPr>
          <w:rFonts w:ascii="Book Antiqua" w:hAnsi="Book Antiqua"/>
          <w:b/>
          <w:bCs/>
          <w:sz w:val="24"/>
          <w:szCs w:val="24"/>
        </w:rPr>
        <w:t>Published</w:t>
      </w:r>
      <w:r w:rsidR="00761E69" w:rsidRPr="00761E69">
        <w:rPr>
          <w:rFonts w:ascii="Book Antiqua" w:hAnsi="Book Antiqua"/>
          <w:b/>
          <w:bCs/>
          <w:sz w:val="24"/>
          <w:szCs w:val="24"/>
        </w:rPr>
        <w:t xml:space="preserve"> </w:t>
      </w:r>
      <w:r w:rsidRPr="00761E69">
        <w:rPr>
          <w:rFonts w:ascii="Book Antiqua" w:hAnsi="Book Antiqua"/>
          <w:b/>
          <w:bCs/>
          <w:sz w:val="24"/>
          <w:szCs w:val="24"/>
        </w:rPr>
        <w:t>online:</w:t>
      </w:r>
      <w:r w:rsidR="00761E69" w:rsidRPr="00761E69">
        <w:rPr>
          <w:rFonts w:ascii="Book Antiqua" w:hAnsi="Book Antiqua"/>
          <w:b/>
          <w:bCs/>
          <w:sz w:val="24"/>
          <w:szCs w:val="24"/>
        </w:rPr>
        <w:t xml:space="preserve"> </w:t>
      </w:r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</w:p>
    <w:p w:rsidR="002022F6" w:rsidRPr="00761E69" w:rsidRDefault="002022F6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F427FE" w:rsidRPr="00761E69" w:rsidRDefault="00761E69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 xml:space="preserve"> </w:t>
      </w:r>
    </w:p>
    <w:p w:rsidR="00A530CA" w:rsidRPr="00761E69" w:rsidRDefault="00A530CA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br w:type="page"/>
      </w:r>
    </w:p>
    <w:p w:rsidR="00A530CA" w:rsidRPr="00761E69" w:rsidRDefault="00405584" w:rsidP="001A2696">
      <w:pPr>
        <w:wordWrap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61E69">
        <w:rPr>
          <w:rFonts w:ascii="Book Antiqua" w:hAnsi="Book Antiqua"/>
          <w:b/>
          <w:sz w:val="24"/>
          <w:szCs w:val="24"/>
        </w:rPr>
        <w:lastRenderedPageBreak/>
        <w:t>Abstract</w:t>
      </w:r>
      <w:r w:rsidR="00761E69" w:rsidRPr="00761E69">
        <w:rPr>
          <w:rFonts w:ascii="Book Antiqua" w:hAnsi="Book Antiqua"/>
          <w:b/>
          <w:sz w:val="24"/>
          <w:szCs w:val="24"/>
        </w:rPr>
        <w:t xml:space="preserve"> 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61E69">
        <w:rPr>
          <w:rFonts w:ascii="Book Antiqua" w:hAnsi="Book Antiqua"/>
          <w:b/>
          <w:sz w:val="24"/>
          <w:szCs w:val="24"/>
        </w:rPr>
        <w:t>AIM:</w:t>
      </w:r>
      <w:r w:rsidR="00761E69" w:rsidRPr="00761E69">
        <w:rPr>
          <w:rFonts w:ascii="Book Antiqua" w:hAnsi="Book Antiqua"/>
          <w:b/>
          <w:sz w:val="24"/>
          <w:szCs w:val="24"/>
        </w:rPr>
        <w:t xml:space="preserve"> </w:t>
      </w:r>
      <w:r w:rsidR="002022F6" w:rsidRPr="00761E69">
        <w:rPr>
          <w:rFonts w:ascii="Book Antiqua" w:eastAsia="SimSun" w:hAnsi="Book Antiqua"/>
          <w:sz w:val="24"/>
          <w:szCs w:val="24"/>
          <w:lang w:eastAsia="zh-CN"/>
        </w:rPr>
        <w:t>To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ystematicall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valuat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ffec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traperitone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oc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esthet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haracteristic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ft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aparoscop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holecystectom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(LC).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61E69">
        <w:rPr>
          <w:rFonts w:ascii="Book Antiqua" w:hAnsi="Book Antiqua"/>
          <w:b/>
          <w:sz w:val="24"/>
          <w:szCs w:val="24"/>
        </w:rPr>
        <w:t>METHODS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W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earch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2022F6" w:rsidRPr="00761E69">
        <w:rPr>
          <w:rFonts w:ascii="Book Antiqua" w:hAnsi="Book Antiqua"/>
          <w:sz w:val="24"/>
          <w:szCs w:val="24"/>
        </w:rPr>
        <w:t>MEDLINE</w:t>
      </w:r>
      <w:r w:rsidRPr="00761E69">
        <w:rPr>
          <w:rFonts w:ascii="Book Antiqua" w:hAnsi="Book Antiqua"/>
          <w:sz w:val="24"/>
          <w:szCs w:val="24"/>
        </w:rPr>
        <w:t>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MBASE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ochran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ibrary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andomiz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oll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rial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nglis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par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traperitone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dministr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tic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laceb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th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f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lect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n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en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si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ded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imar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utcom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ariabl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yz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0F5345" w:rsidRPr="00761E69">
        <w:rPr>
          <w:rFonts w:ascii="Book Antiqua" w:hAnsi="Book Antiqua" w:cs="Times New Roman"/>
          <w:sz w:val="24"/>
          <w:szCs w:val="24"/>
        </w:rPr>
        <w:t>combin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cor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iet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houl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f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0F5345" w:rsidRPr="00761E69">
        <w:rPr>
          <w:rFonts w:ascii="Book Antiqua" w:hAnsi="Book Antiqua" w:cs="Times New Roman"/>
          <w:sz w:val="24"/>
          <w:szCs w:val="24"/>
        </w:rPr>
        <w:t>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0F5345" w:rsidRPr="00761E69">
        <w:rPr>
          <w:rFonts w:ascii="Book Antiqua" w:hAnsi="Book Antiqua" w:cs="Times New Roman"/>
          <w:sz w:val="24"/>
          <w:szCs w:val="24"/>
        </w:rPr>
        <w:t>multip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0F5345" w:rsidRPr="00761E69">
        <w:rPr>
          <w:rFonts w:ascii="Book Antiqua" w:hAnsi="Book Antiqua" w:cs="Times New Roman"/>
          <w:sz w:val="24"/>
          <w:szCs w:val="24"/>
        </w:rPr>
        <w:t>tim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0F5345" w:rsidRPr="00761E69">
        <w:rPr>
          <w:rFonts w:ascii="Book Antiqua" w:hAnsi="Book Antiqua" w:cs="Times New Roman"/>
          <w:sz w:val="24"/>
          <w:szCs w:val="24"/>
        </w:rPr>
        <w:t>points</w:t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ls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tra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cor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ynam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tes.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761E69">
        <w:rPr>
          <w:rFonts w:ascii="Book Antiqua" w:hAnsi="Book Antiqua"/>
          <w:b/>
          <w:sz w:val="24"/>
          <w:szCs w:val="24"/>
        </w:rPr>
        <w:t>RESULTS:</w:t>
      </w:r>
      <w:r w:rsidR="00761E69" w:rsidRPr="00761E69">
        <w:rPr>
          <w:rFonts w:ascii="Book Antiqua" w:hAnsi="Book Antiqua"/>
          <w:b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W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clud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39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tudie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3045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tient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otal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dministrati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traperitone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oc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esthet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reduc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tensit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resting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tat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ft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aparoscop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holecystectomy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bdomin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2022F6" w:rsidRPr="00761E69">
        <w:rPr>
          <w:rFonts w:ascii="Book Antiqua" w:eastAsia="SimSun" w:hAnsi="Book Antiqua"/>
          <w:sz w:val="24"/>
          <w:szCs w:val="24"/>
          <w:lang w:eastAsia="zh-CN"/>
        </w:rPr>
        <w:t>[</w:t>
      </w:r>
      <w:r w:rsidRPr="00761E69">
        <w:rPr>
          <w:rFonts w:ascii="Book Antiqua" w:hAnsi="Book Antiqua"/>
          <w:sz w:val="24"/>
          <w:szCs w:val="24"/>
        </w:rPr>
        <w:t>standardiz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mea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differenc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(SMD)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=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-0.741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95%</w:t>
      </w:r>
      <w:r w:rsidR="001A76EA">
        <w:rPr>
          <w:rFonts w:ascii="Book Antiqua" w:hAnsi="Book Antiqua"/>
          <w:sz w:val="24"/>
          <w:szCs w:val="24"/>
        </w:rPr>
        <w:t>CI</w:t>
      </w:r>
      <w:r w:rsidR="001A76EA">
        <w:rPr>
          <w:rFonts w:ascii="Book Antiqua" w:eastAsia="SimSun" w:hAnsi="Book Antiqua" w:hint="eastAsia"/>
          <w:sz w:val="24"/>
          <w:szCs w:val="24"/>
          <w:lang w:eastAsia="zh-CN"/>
        </w:rPr>
        <w:t>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-1.001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o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-0.48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i/>
          <w:sz w:val="24"/>
          <w:szCs w:val="24"/>
        </w:rPr>
        <w:t>P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&lt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0.001</w:t>
      </w:r>
      <w:r w:rsidR="002022F6" w:rsidRPr="00761E69">
        <w:rPr>
          <w:rFonts w:ascii="Book Antiqua" w:eastAsia="SimSun" w:hAnsi="Book Antiqua"/>
          <w:sz w:val="24"/>
          <w:szCs w:val="24"/>
          <w:lang w:eastAsia="zh-CN"/>
        </w:rPr>
        <w:t>]</w:t>
      </w:r>
      <w:r w:rsidRPr="00761E69">
        <w:rPr>
          <w:rFonts w:ascii="Book Antiqua" w:hAnsi="Book Antiqua"/>
          <w:sz w:val="24"/>
          <w:szCs w:val="24"/>
        </w:rPr>
        <w:t>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viscer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(SM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=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-0.249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2022F6" w:rsidRPr="00761E69">
        <w:rPr>
          <w:rFonts w:ascii="Book Antiqua" w:hAnsi="Book Antiqua"/>
          <w:sz w:val="24"/>
          <w:szCs w:val="24"/>
        </w:rPr>
        <w:t>95%CI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-0.493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o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-0.006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774)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n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houlder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</w:t>
      </w:r>
      <w:r w:rsidRPr="00761E69">
        <w:rPr>
          <w:rFonts w:ascii="Book Antiqua" w:hAnsi="Book Antiqua" w:cs="Times New Roman"/>
          <w:sz w:val="24"/>
          <w:szCs w:val="24"/>
        </w:rPr>
        <w:t>SM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=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-0.273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95%CI</w:t>
      </w:r>
      <w:r w:rsidR="002022F6" w:rsidRPr="00761E69">
        <w:rPr>
          <w:rFonts w:ascii="Book Antiqua" w:eastAsia="SimSun" w:hAnsi="Book Antiqua" w:cs="Arial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Arial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-0.464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-0.082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097).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pplicatio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f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ntraperitone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loc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nesthetic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ignificantly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educe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ncidenc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f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houlder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risk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ati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437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2022F6" w:rsidRPr="00761E69">
        <w:rPr>
          <w:rFonts w:ascii="Book Antiqua" w:hAnsi="Book Antiqua" w:cs="Arial"/>
          <w:kern w:val="0"/>
          <w:sz w:val="24"/>
          <w:szCs w:val="24"/>
        </w:rPr>
        <w:t>95%CI: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299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639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&lt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001).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er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wa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n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avorabl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effec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esting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riet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r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dynamic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bdomin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.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/>
          <w:b/>
          <w:sz w:val="24"/>
          <w:szCs w:val="24"/>
        </w:rPr>
        <w:t>CONCLUSION:</w:t>
      </w:r>
      <w:r w:rsidR="00761E69" w:rsidRPr="00761E69">
        <w:rPr>
          <w:rFonts w:ascii="Book Antiqua" w:hAnsi="Book Antiqua" w:cs="Tahoma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traperitone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ges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djuva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tien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ndergo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aparoscop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holecystectom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hibi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enefici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stoperat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houl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te.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61E69">
        <w:rPr>
          <w:rFonts w:ascii="Book Antiqua" w:hAnsi="Book Antiqua"/>
          <w:b/>
          <w:sz w:val="24"/>
          <w:szCs w:val="24"/>
        </w:rPr>
        <w:t>Key</w:t>
      </w:r>
      <w:r w:rsidR="00761E69" w:rsidRPr="00761E69">
        <w:rPr>
          <w:rFonts w:ascii="Book Antiqua" w:hAnsi="Book Antiqua"/>
          <w:b/>
          <w:sz w:val="24"/>
          <w:szCs w:val="24"/>
        </w:rPr>
        <w:t xml:space="preserve"> </w:t>
      </w:r>
      <w:r w:rsidRPr="00761E69">
        <w:rPr>
          <w:rFonts w:ascii="Book Antiqua" w:hAnsi="Book Antiqua"/>
          <w:b/>
          <w:sz w:val="24"/>
          <w:szCs w:val="24"/>
        </w:rPr>
        <w:t>words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bookmarkStart w:id="170" w:name="OLE_LINK2044"/>
      <w:bookmarkStart w:id="171" w:name="OLE_LINK2045"/>
      <w:r w:rsidRPr="00761E69">
        <w:rPr>
          <w:rFonts w:ascii="Book Antiqua" w:hAnsi="Book Antiqua"/>
          <w:sz w:val="24"/>
          <w:szCs w:val="24"/>
        </w:rPr>
        <w:t>Loc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esthetic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aparoscop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holecystectomy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traperitoneal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Meta-analysis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</w:p>
    <w:bookmarkEnd w:id="170"/>
    <w:bookmarkEnd w:id="171"/>
    <w:p w:rsidR="00A6675C" w:rsidRPr="00761E69" w:rsidRDefault="00A6675C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:rsidR="002022F6" w:rsidRPr="00761E69" w:rsidRDefault="002022F6" w:rsidP="001A2696">
      <w:pPr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bookmarkStart w:id="172" w:name="OLE_LINK60"/>
      <w:bookmarkStart w:id="173" w:name="OLE_LINK61"/>
      <w:bookmarkStart w:id="174" w:name="OLE_LINK1429"/>
      <w:bookmarkStart w:id="175" w:name="OLE_LINK1801"/>
      <w:bookmarkStart w:id="176" w:name="OLE_LINK1833"/>
      <w:bookmarkStart w:id="177" w:name="OLE_LINK1896"/>
      <w:bookmarkStart w:id="178" w:name="OLE_LINK1974"/>
      <w:bookmarkStart w:id="179" w:name="OLE_LINK1795"/>
      <w:bookmarkStart w:id="180" w:name="OLE_LINK1866"/>
      <w:bookmarkStart w:id="181" w:name="OLE_LINK1956"/>
      <w:bookmarkStart w:id="182" w:name="OLE_LINK1915"/>
      <w:bookmarkStart w:id="183" w:name="OLE_LINK1941"/>
      <w:r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t>©</w:t>
      </w:r>
      <w:r w:rsidR="00761E69"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t>Author(s)</w:t>
      </w:r>
      <w:r w:rsidR="00761E69"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t>2015.</w:t>
      </w:r>
      <w:r w:rsidR="00761E69"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Published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by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Baishideng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Publishing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Group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Inc.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All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rights</w:t>
      </w:r>
      <w:r w:rsidR="00761E69" w:rsidRPr="00761E69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Times New Roman"/>
          <w:sz w:val="24"/>
          <w:szCs w:val="24"/>
          <w:lang w:eastAsia="zh-CN"/>
        </w:rPr>
        <w:t>reserved.</w:t>
      </w:r>
    </w:p>
    <w:bookmarkEnd w:id="172"/>
    <w:bookmarkEnd w:id="173"/>
    <w:bookmarkEnd w:id="174"/>
    <w:bookmarkEnd w:id="175"/>
    <w:bookmarkEnd w:id="176"/>
    <w:bookmarkEnd w:id="177"/>
    <w:bookmarkEnd w:id="178"/>
    <w:bookmarkEnd w:id="179"/>
    <w:bookmarkEnd w:id="180"/>
    <w:bookmarkEnd w:id="181"/>
    <w:bookmarkEnd w:id="182"/>
    <w:bookmarkEnd w:id="183"/>
    <w:p w:rsidR="002022F6" w:rsidRPr="00761E69" w:rsidRDefault="002022F6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:rsidR="00990B57" w:rsidRPr="00761E69" w:rsidRDefault="00C01F0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eastAsia="Arial Unicode MS" w:hAnsi="Book Antiqua" w:cs="Arial Unicode MS"/>
          <w:b/>
          <w:sz w:val="24"/>
          <w:szCs w:val="24"/>
        </w:rPr>
        <w:lastRenderedPageBreak/>
        <w:t>Core</w:t>
      </w:r>
      <w:r w:rsidR="00761E69" w:rsidRPr="00761E69">
        <w:rPr>
          <w:rFonts w:ascii="Book Antiqua" w:eastAsia="Arial Unicode MS" w:hAnsi="Book Antiqua" w:cs="Arial Unicode MS"/>
          <w:b/>
          <w:sz w:val="24"/>
          <w:szCs w:val="24"/>
        </w:rPr>
        <w:t xml:space="preserve"> </w:t>
      </w:r>
      <w:r w:rsidRPr="00761E69">
        <w:rPr>
          <w:rFonts w:ascii="Book Antiqua" w:eastAsia="Arial Unicode MS" w:hAnsi="Book Antiqua" w:cs="Arial Unicode MS"/>
          <w:b/>
          <w:sz w:val="24"/>
          <w:szCs w:val="24"/>
        </w:rPr>
        <w:t>tip:</w:t>
      </w:r>
      <w:r w:rsidR="00761E69" w:rsidRPr="00761E69">
        <w:rPr>
          <w:rFonts w:ascii="Book Antiqua" w:eastAsia="Arial Unicode MS" w:hAnsi="Book Antiqua" w:cs="Arial Unicode MS"/>
          <w:b/>
          <w:sz w:val="24"/>
          <w:szCs w:val="24"/>
        </w:rPr>
        <w:t xml:space="preserve"> </w:t>
      </w:r>
      <w:bookmarkStart w:id="184" w:name="OLE_LINK2046"/>
      <w:bookmarkStart w:id="185" w:name="OLE_LINK2047"/>
      <w:r w:rsidR="00842EE8"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842EE8" w:rsidRPr="00761E69">
        <w:rPr>
          <w:rFonts w:ascii="Book Antiqua" w:hAnsi="Book Antiqua"/>
          <w:sz w:val="24"/>
          <w:szCs w:val="24"/>
        </w:rPr>
        <w:t>aft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842EE8" w:rsidRPr="00761E69">
        <w:rPr>
          <w:rFonts w:ascii="Book Antiqua" w:hAnsi="Book Antiqua"/>
          <w:sz w:val="24"/>
          <w:szCs w:val="24"/>
        </w:rPr>
        <w:t>laparoscop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842EE8" w:rsidRPr="00761E69">
        <w:rPr>
          <w:rFonts w:ascii="Book Antiqua" w:hAnsi="Book Antiqua"/>
          <w:sz w:val="24"/>
          <w:szCs w:val="24"/>
        </w:rPr>
        <w:t>cholecystectom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locat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a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abdome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o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shoulder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an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abdomin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include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viscer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an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pariet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pain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Th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842EE8" w:rsidRPr="00761E69">
        <w:rPr>
          <w:rFonts w:ascii="Book Antiqua" w:hAnsi="Book Antiqua"/>
          <w:sz w:val="24"/>
          <w:szCs w:val="24"/>
        </w:rPr>
        <w:t>characterist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842EE8" w:rsidRPr="00761E69">
        <w:rPr>
          <w:rFonts w:ascii="Book Antiqua" w:hAnsi="Book Antiqua"/>
          <w:sz w:val="24"/>
          <w:szCs w:val="24"/>
        </w:rPr>
        <w:t>mainl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842EE8" w:rsidRPr="00761E69">
        <w:rPr>
          <w:rFonts w:ascii="Book Antiqua" w:hAnsi="Book Antiqua"/>
          <w:sz w:val="24"/>
          <w:szCs w:val="24"/>
        </w:rPr>
        <w:t>becaus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842EE8"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842EE8" w:rsidRPr="00761E69">
        <w:rPr>
          <w:rFonts w:ascii="Book Antiqua" w:hAnsi="Book Antiqua"/>
          <w:sz w:val="24"/>
          <w:szCs w:val="24"/>
        </w:rPr>
        <w:t>pneumoperitoneum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842EE8" w:rsidRPr="00761E69">
        <w:rPr>
          <w:rFonts w:ascii="Book Antiqua" w:hAnsi="Book Antiqua"/>
          <w:sz w:val="24"/>
          <w:szCs w:val="24"/>
        </w:rPr>
        <w:t>which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842EE8" w:rsidRPr="00761E69">
        <w:rPr>
          <w:rFonts w:ascii="Book Antiqua" w:hAnsi="Book Antiqua"/>
          <w:sz w:val="24"/>
          <w:szCs w:val="24"/>
        </w:rPr>
        <w:t>lead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842EE8" w:rsidRPr="00761E69">
        <w:rPr>
          <w:rFonts w:ascii="Book Antiqua" w:hAnsi="Book Antiqua"/>
          <w:sz w:val="24"/>
          <w:szCs w:val="24"/>
        </w:rPr>
        <w:t>to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842EE8" w:rsidRPr="00761E69">
        <w:rPr>
          <w:rFonts w:ascii="Book Antiqua" w:hAnsi="Book Antiqua"/>
          <w:sz w:val="24"/>
          <w:szCs w:val="24"/>
        </w:rPr>
        <w:t>viscer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an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should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pain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Intraperitone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loc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anesthetic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thu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ca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b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a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benefici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strateg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give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orig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variou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typ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aft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laparoscop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cholecystectomy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which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evaluat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systematicall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focus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analges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efficac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/>
          <w:sz w:val="24"/>
          <w:szCs w:val="24"/>
        </w:rPr>
        <w:t>characteristics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990B57" w:rsidRPr="00761E69">
        <w:rPr>
          <w:rFonts w:ascii="Book Antiqua" w:hAnsi="Book Antiqua" w:cs="Times New Roman"/>
          <w:sz w:val="24"/>
          <w:szCs w:val="24"/>
        </w:rPr>
        <w:t>Intraperitone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90B57"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90B57" w:rsidRPr="00761E69">
        <w:rPr>
          <w:rFonts w:ascii="Book Antiqua" w:hAnsi="Book Antiqua" w:cs="Times New Roman"/>
          <w:sz w:val="24"/>
          <w:szCs w:val="24"/>
        </w:rPr>
        <w:t>anesthetic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90B57"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90B57" w:rsidRPr="00761E69">
        <w:rPr>
          <w:rFonts w:ascii="Book Antiqua" w:hAnsi="Book Antiqua" w:cs="Times New Roman"/>
          <w:sz w:val="24"/>
          <w:szCs w:val="24"/>
        </w:rPr>
        <w:t>patien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90B57" w:rsidRPr="00761E69">
        <w:rPr>
          <w:rFonts w:ascii="Book Antiqua" w:hAnsi="Book Antiqua" w:cs="Times New Roman"/>
          <w:sz w:val="24"/>
          <w:szCs w:val="24"/>
        </w:rPr>
        <w:t>undergo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90B57" w:rsidRPr="00761E69">
        <w:rPr>
          <w:rFonts w:ascii="Book Antiqua" w:hAnsi="Book Antiqua" w:cs="Times New Roman"/>
          <w:sz w:val="24"/>
          <w:szCs w:val="24"/>
        </w:rPr>
        <w:t>laparoscop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90B57" w:rsidRPr="00761E69">
        <w:rPr>
          <w:rFonts w:ascii="Book Antiqua" w:hAnsi="Book Antiqua" w:cs="Times New Roman"/>
          <w:sz w:val="24"/>
          <w:szCs w:val="24"/>
        </w:rPr>
        <w:t>cholecystectom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90B57" w:rsidRPr="00761E69">
        <w:rPr>
          <w:rFonts w:ascii="Book Antiqua" w:hAnsi="Book Antiqua" w:cs="Times New Roman"/>
          <w:sz w:val="24"/>
          <w:szCs w:val="24"/>
        </w:rPr>
        <w:t>h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eviden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redu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90B57" w:rsidRPr="00761E69">
        <w:rPr>
          <w:rFonts w:ascii="Book Antiqua" w:hAnsi="Book Antiqua" w:cs="Times New Roman"/>
          <w:sz w:val="24"/>
          <w:szCs w:val="24"/>
        </w:rPr>
        <w:t>postoperat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990B57" w:rsidRPr="00761E69">
        <w:rPr>
          <w:rFonts w:ascii="Book Antiqua" w:hAnsi="Book Antiqua" w:cs="Times New Roman"/>
          <w:sz w:val="24"/>
          <w:szCs w:val="24"/>
        </w:rPr>
        <w:t>abdomin</w:t>
      </w:r>
      <w:r w:rsidR="0025291C" w:rsidRPr="00761E69">
        <w:rPr>
          <w:rFonts w:ascii="Book Antiqua" w:hAnsi="Book Antiqua" w:cs="Times New Roman"/>
          <w:sz w:val="24"/>
          <w:szCs w:val="24"/>
        </w:rPr>
        <w:t>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viscer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shoul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pain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Furth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les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heterogeneou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eviden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necessar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draw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definit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5291C" w:rsidRPr="00761E69">
        <w:rPr>
          <w:rFonts w:ascii="Book Antiqua" w:hAnsi="Book Antiqua" w:cs="Times New Roman"/>
          <w:sz w:val="24"/>
          <w:szCs w:val="24"/>
        </w:rPr>
        <w:t>conclusion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</w:p>
    <w:p w:rsidR="000F5345" w:rsidRPr="00761E69" w:rsidRDefault="000F5345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186" w:name="OLE_LINK2805"/>
      <w:bookmarkStart w:id="187" w:name="OLE_LINK2806"/>
      <w:bookmarkStart w:id="188" w:name="OLE_LINK2809"/>
      <w:bookmarkStart w:id="189" w:name="OLE_LINK2890"/>
      <w:bookmarkStart w:id="190" w:name="OLE_LINK2915"/>
      <w:bookmarkStart w:id="191" w:name="OLE_LINK2920"/>
      <w:bookmarkStart w:id="192" w:name="OLE_LINK2942"/>
      <w:bookmarkStart w:id="193" w:name="OLE_LINK2953"/>
      <w:bookmarkStart w:id="194" w:name="OLE_LINK2962"/>
      <w:bookmarkStart w:id="195" w:name="OLE_LINK2969"/>
      <w:bookmarkStart w:id="196" w:name="OLE_LINK3004"/>
      <w:bookmarkStart w:id="197" w:name="OLE_LINK3008"/>
      <w:bookmarkStart w:id="198" w:name="OLE_LINK3028"/>
      <w:bookmarkStart w:id="199" w:name="OLE_LINK3041"/>
      <w:bookmarkStart w:id="200" w:name="OLE_LINK3042"/>
      <w:bookmarkStart w:id="201" w:name="OLE_LINK2999"/>
      <w:bookmarkStart w:id="202" w:name="OLE_LINK3093"/>
      <w:bookmarkStart w:id="203" w:name="OLE_LINK3110"/>
      <w:bookmarkStart w:id="204" w:name="OLE_LINK3117"/>
      <w:bookmarkStart w:id="205" w:name="OLE_LINK3124"/>
      <w:bookmarkStart w:id="206" w:name="OLE_LINK3081"/>
      <w:bookmarkStart w:id="207" w:name="OLE_LINK3163"/>
      <w:bookmarkStart w:id="208" w:name="OLE_LINK3188"/>
      <w:bookmarkStart w:id="209" w:name="OLE_LINK3192"/>
      <w:bookmarkStart w:id="210" w:name="OLE_LINK3244"/>
      <w:bookmarkStart w:id="211" w:name="OLE_LINK3247"/>
      <w:bookmarkStart w:id="212" w:name="OLE_LINK3263"/>
      <w:bookmarkStart w:id="213" w:name="OLE_LINK3266"/>
      <w:bookmarkStart w:id="214" w:name="OLE_LINK2799"/>
      <w:bookmarkStart w:id="215" w:name="OLE_LINK2800"/>
      <w:bookmarkStart w:id="216" w:name="OLE_LINK3006"/>
      <w:bookmarkStart w:id="217" w:name="OLE_LINK3255"/>
      <w:bookmarkStart w:id="218" w:name="OLE_LINK3303"/>
      <w:bookmarkEnd w:id="184"/>
      <w:bookmarkEnd w:id="185"/>
    </w:p>
    <w:p w:rsidR="000F5345" w:rsidRPr="00761E69" w:rsidRDefault="000F5345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Choi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J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Ka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aek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W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Ju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YH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Ki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R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intraperitone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anesthe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characteristic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af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laparoscop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Times New Roman"/>
          <w:sz w:val="24"/>
          <w:szCs w:val="24"/>
        </w:rPr>
        <w:t>cholecystectomy</w:t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Book Antiqua"/>
          <w:i/>
          <w:iCs/>
          <w:kern w:val="0"/>
          <w:sz w:val="24"/>
          <w:szCs w:val="24"/>
        </w:rPr>
        <w:t>World</w:t>
      </w:r>
      <w:r w:rsidR="00761E69" w:rsidRPr="00761E69">
        <w:rPr>
          <w:rFonts w:ascii="Book Antiqua" w:hAnsi="Book Antiqua" w:cs="Book Antiqua"/>
          <w:i/>
          <w:iCs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Book Antiqua"/>
          <w:i/>
          <w:iCs/>
          <w:kern w:val="0"/>
          <w:sz w:val="24"/>
          <w:szCs w:val="24"/>
        </w:rPr>
        <w:t>J</w:t>
      </w:r>
      <w:r w:rsidR="00761E69" w:rsidRPr="00761E69">
        <w:rPr>
          <w:rFonts w:ascii="Book Antiqua" w:hAnsi="Book Antiqua" w:cs="Book Antiqua"/>
          <w:i/>
          <w:iCs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Book Antiqua"/>
          <w:i/>
          <w:iCs/>
          <w:kern w:val="0"/>
          <w:sz w:val="24"/>
          <w:szCs w:val="24"/>
        </w:rPr>
        <w:t>Gastroenterol</w:t>
      </w:r>
      <w:r w:rsidR="00761E69" w:rsidRPr="00761E69">
        <w:rPr>
          <w:rFonts w:ascii="Book Antiqua" w:hAnsi="Book Antiqua" w:cs="Book Antiqua"/>
          <w:i/>
          <w:iCs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Book Antiqua"/>
          <w:kern w:val="0"/>
          <w:sz w:val="24"/>
          <w:szCs w:val="24"/>
        </w:rPr>
        <w:t>2015;</w:t>
      </w:r>
      <w:r w:rsidR="00761E69" w:rsidRPr="00761E69">
        <w:rPr>
          <w:rFonts w:ascii="Book Antiqua" w:hAnsi="Book Antiqua" w:cs="Book Antiqua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Book Antiqua"/>
          <w:kern w:val="0"/>
          <w:sz w:val="24"/>
          <w:szCs w:val="24"/>
        </w:rPr>
        <w:t>In</w:t>
      </w:r>
      <w:r w:rsidR="00761E69" w:rsidRPr="00761E69">
        <w:rPr>
          <w:rFonts w:ascii="Book Antiqua" w:hAnsi="Book Antiqua" w:cs="Book Antiqua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Book Antiqua"/>
          <w:kern w:val="0"/>
          <w:sz w:val="24"/>
          <w:szCs w:val="24"/>
        </w:rPr>
        <w:t>press</w:t>
      </w:r>
    </w:p>
    <w:p w:rsidR="00AB2785" w:rsidRPr="00761E69" w:rsidRDefault="00AB2785" w:rsidP="001A2696">
      <w:pPr>
        <w:wordWrap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highlight w:val="yellow"/>
        </w:rPr>
      </w:pPr>
    </w:p>
    <w:bookmarkEnd w:id="186"/>
    <w:bookmarkEnd w:id="187"/>
    <w:bookmarkEnd w:id="188"/>
    <w:bookmarkEnd w:id="189"/>
    <w:bookmarkEnd w:id="190"/>
    <w:bookmarkEnd w:id="191"/>
    <w:bookmarkEnd w:id="192"/>
    <w:bookmarkEnd w:id="193"/>
    <w:bookmarkEnd w:id="194"/>
    <w:bookmarkEnd w:id="195"/>
    <w:bookmarkEnd w:id="196"/>
    <w:bookmarkEnd w:id="197"/>
    <w:bookmarkEnd w:id="198"/>
    <w:bookmarkEnd w:id="199"/>
    <w:bookmarkEnd w:id="200"/>
    <w:bookmarkEnd w:id="201"/>
    <w:bookmarkEnd w:id="202"/>
    <w:bookmarkEnd w:id="203"/>
    <w:bookmarkEnd w:id="204"/>
    <w:bookmarkEnd w:id="205"/>
    <w:bookmarkEnd w:id="206"/>
    <w:bookmarkEnd w:id="207"/>
    <w:bookmarkEnd w:id="208"/>
    <w:bookmarkEnd w:id="209"/>
    <w:bookmarkEnd w:id="210"/>
    <w:bookmarkEnd w:id="211"/>
    <w:bookmarkEnd w:id="212"/>
    <w:bookmarkEnd w:id="213"/>
    <w:p w:rsidR="00435F54" w:rsidRPr="00761E69" w:rsidRDefault="00435F54" w:rsidP="001A2696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bookmarkEnd w:id="214"/>
    <w:bookmarkEnd w:id="215"/>
    <w:bookmarkEnd w:id="216"/>
    <w:bookmarkEnd w:id="217"/>
    <w:bookmarkEnd w:id="218"/>
    <w:p w:rsidR="00F427FE" w:rsidRPr="00761E69" w:rsidRDefault="00F427FE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761E69">
        <w:rPr>
          <w:rFonts w:ascii="Book Antiqua" w:hAnsi="Book Antiqua" w:cs="Times New Roman"/>
          <w:b/>
          <w:sz w:val="24"/>
          <w:szCs w:val="24"/>
        </w:rPr>
        <w:br w:type="page"/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761E69">
        <w:rPr>
          <w:rFonts w:ascii="Book Antiqua" w:hAnsi="Book Antiqua" w:cs="Times New Roman"/>
          <w:b/>
          <w:sz w:val="24"/>
          <w:szCs w:val="24"/>
        </w:rPr>
        <w:lastRenderedPageBreak/>
        <w:t>INTRODUCTION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Laparoscop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holecystectom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LC)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de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form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rgi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ocedu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chiev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peri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utcom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stoperat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cover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im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sme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sues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orbidity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3BlcjwvQXV0aG9yPjxZZWFyPjE5OTI8L1llYXI+PFJl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3BlcjwvQXV0aG9yPjxZZWFyPjE5OTI8L1llYXI+PFJl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1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soci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es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stoperat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pe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holecystectomy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u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tien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il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perien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ignifica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f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haracteriz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od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ponent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hi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ffer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ro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aparotomy</w:t>
      </w:r>
      <w:r w:rsidRPr="00761E69">
        <w:rPr>
          <w:rFonts w:ascii="Book Antiqua" w:hAnsi="Book Antiqua" w:cs="Times New Roman"/>
          <w:sz w:val="24"/>
          <w:szCs w:val="24"/>
        </w:rPr>
        <w:fldChar w:fldCharType="begin"/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ills&lt;/Author&gt;&lt;Year&gt;2000&lt;/Year&gt;&lt;RecNum&gt;166&lt;/RecNum&gt;&lt;DisplayText&gt;&lt;style face="superscript"&gt;[2]&lt;/style&gt;&lt;/DisplayText&gt;&lt;record&gt;&lt;rec-number&gt;166&lt;/rec-number&gt;&lt;foreign-keys&gt;&lt;key app="EN" db-id="rdp9ppedz05vz6exff0xz29jwxd2s99fdpxr" timestamp="1430216821"&gt;166&lt;/key&gt;&lt;/foreign-keys&gt;&lt;ref-type name="Journal Article"&gt;17&lt;/ref-type&gt;&lt;contributors&gt;&lt;authors&gt;&lt;author&gt;Wills, V. L.&lt;/author&gt;&lt;author&gt;Hunt, D. R.&lt;/author&gt;&lt;/authors&gt;&lt;/contributors&gt;&lt;auth-address&gt;Upper Gastrointestinal Surgical Unit, Level 5, Suite 1, St George Private Medical Centre, South Street, Kogarah, 2217 New South Wales, Australia.&lt;/auth-address&gt;&lt;titles&gt;&lt;title&gt;Pain after laparoscopic cholecystectomy&lt;/title&gt;&lt;secondary-title&gt;Br J Surg&lt;/secondary-title&gt;&lt;alt-title&gt;The British journal of surgery&lt;/alt-title&gt;&lt;/titles&gt;&lt;periodical&gt;&lt;full-title&gt;Br J Surg&lt;/full-title&gt;&lt;abbr-1&gt;The British journal of surgery&lt;/abbr-1&gt;&lt;/periodical&gt;&lt;alt-periodical&gt;&lt;full-title&gt;Br J Surg&lt;/full-title&gt;&lt;abbr-1&gt;The British journal of surgery&lt;/abbr-1&gt;&lt;/alt-periodical&gt;&lt;pages&gt;273-84&lt;/pages&gt;&lt;volume&gt;87&lt;/volume&gt;&lt;number&gt;3&lt;/number&gt;&lt;edition&gt;2000/03/16&lt;/edition&gt;&lt;keywords&gt;&lt;keyword&gt;Anesthesia, Local&lt;/keyword&gt;&lt;keyword&gt;Anti-Inflammatory Agents, Non-Steroidal/therapeutic use&lt;/keyword&gt;&lt;keyword&gt;Cholecystectomy, Laparoscopic/*adverse effects&lt;/keyword&gt;&lt;keyword&gt;Clinical Trials as Topic&lt;/keyword&gt;&lt;keyword&gt;Humans&lt;/keyword&gt;&lt;keyword&gt;Insufflation&lt;/keyword&gt;&lt;keyword&gt;Pain Measurement&lt;/keyword&gt;&lt;keyword&gt;Pain, Postoperative/*etiology/physiopathology/prevention &amp;amp; control&lt;/keyword&gt;&lt;keyword&gt;Sodium Chloride/administration &amp;amp; dosage&lt;/keyword&gt;&lt;/keywords&gt;&lt;dates&gt;&lt;year&gt;2000&lt;/year&gt;&lt;pub-dates&gt;&lt;date&gt;Mar&lt;/date&gt;&lt;/pub-dates&gt;&lt;/dates&gt;&lt;isbn&gt;0007-1323 (Print)&amp;#xD;0007-1323&lt;/isbn&gt;&lt;accession-num&gt;10718794&lt;/accession-num&gt;&lt;urls&gt;&lt;/urls&gt;&lt;electronic-resource-num&gt;10.1046/j.1365-2168.2000.01374.x&lt;/electronic-resource-num&gt;&lt;remote-database-provider&gt;NLM&lt;/remote-database-provider&gt;&lt;language&gt;eng&lt;/language&gt;&lt;/record&gt;&lt;/Cite&gt;&lt;/EndNote&gt;</w:instrText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2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fferen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ough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vi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houl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ccord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tion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cmU8L0F1dGhvcj48WWVhcj4xOTk0PC9ZZWFyPjxSZWNO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cmU8L0F1dGhvcj48WWVhcj4xOTk0PC9ZZWFyPjxSZWNO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3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sis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w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ponents: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soci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issu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jur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u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allblad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ssec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retch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er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nding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itone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avity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iet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l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isio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raum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r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ites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houl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ferr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aphragma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retching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aXNnYWFyZDwvQXV0aG9yPjxZZWFyPjIwMDE8L1llYXI+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aXNnYWFyZDwvQXV0aG9yPjxZZWFyPjIwMDE8L1llYXI+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4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8D35A9">
        <w:rPr>
          <w:rFonts w:ascii="Book Antiqua" w:hAnsi="Book Antiqua" w:cs="Times New Roman"/>
          <w:sz w:val="24"/>
          <w:szCs w:val="24"/>
        </w:rPr>
        <w:t xml:space="preserve"> 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umb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por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ariou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reatm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odalit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lie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f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rapeu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pproa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traperitone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IPLA)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marka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ecaus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enefici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rateg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lose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ink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haracteristic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f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hi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imari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ris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ro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neumoperitoneum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ul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vaila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at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icac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onsistent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refor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ystema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view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oul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format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reat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viden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v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ystema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view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ro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arie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spectiv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as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stoperat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afe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su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ublished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b2RkeTwvQXV0aG9yPjxZZWFyPjIwMDY8L1llYXI+PFJl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b2RkeTwvQXV0aG9yPjxZZWFyPjIwMDY8L1llYXI+PFJl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5-8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owever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at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haracteristic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f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b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Th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view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vestig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f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roug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ystema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valu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vaila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iterature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haracteristics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d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iet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houl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imar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cu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ta-analysis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ynam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t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ls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sessed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imitation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at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viewed.</w:t>
      </w:r>
    </w:p>
    <w:p w:rsidR="001A2696" w:rsidRPr="00761E69" w:rsidRDefault="001A2696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761E69">
        <w:rPr>
          <w:rFonts w:ascii="Book Antiqua" w:hAnsi="Book Antiqua" w:cs="Times New Roman"/>
          <w:b/>
          <w:sz w:val="24"/>
          <w:szCs w:val="24"/>
        </w:rPr>
        <w:t>MATERIALS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METHODS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61E69">
        <w:rPr>
          <w:rFonts w:ascii="Book Antiqua" w:hAnsi="Book Antiqua" w:cs="Times New Roman"/>
          <w:b/>
          <w:i/>
          <w:sz w:val="24"/>
          <w:szCs w:val="24"/>
        </w:rPr>
        <w:t>Literature</w:t>
      </w:r>
      <w:r w:rsidR="00761E69" w:rsidRPr="00761E69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i/>
          <w:sz w:val="24"/>
          <w:szCs w:val="24"/>
        </w:rPr>
        <w:t>search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ta-analys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vestiga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du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ccord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otoco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commen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chran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llaboration</w:t>
      </w:r>
      <w:r w:rsidRPr="00761E69">
        <w:rPr>
          <w:rFonts w:ascii="Book Antiqua" w:hAnsi="Book Antiqua" w:cs="Times New Roman"/>
          <w:sz w:val="24"/>
          <w:szCs w:val="24"/>
        </w:rPr>
        <w:fldChar w:fldCharType="begin"/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iggins&lt;/Author&gt;&lt;Year&gt;2011&lt;/Year&gt;&lt;RecNum&gt;164&lt;/RecNum&gt;&lt;DisplayText&gt;&lt;style face="superscript"&gt;[9]&lt;/style&gt;&lt;/DisplayText&gt;&lt;record&gt;&lt;rec-number&gt;164&lt;/rec-number&gt;&lt;foreign-keys&gt;&lt;key app="EN" db-id="rdp9ppedz05vz6exff0xz29jwxd2s99fdpxr" timestamp="1430010314"&gt;164&lt;/key&gt;&lt;/foreign-keys&gt;&lt;ref-type name="Journal Article"&gt;17&lt;/ref-type&gt;&lt;contributors&gt;&lt;authors&gt;&lt;author&gt;Higgins, J. P.&lt;/author&gt;&lt;author&gt;Green S.&lt;/author&gt;&lt;/authors&gt;&lt;/contributors&gt;&lt;titles&gt;&lt;title&gt;Cochrane handbook for systematic reviews of interventions. Version 5.1.0&lt;/title&gt;&lt;secondary-title&gt;The Cochrane Collaboration&lt;/secondary-title&gt;&lt;/titles&gt;&lt;periodical&gt;&lt;full-title&gt;The Cochrane Collaboration&lt;/full-title&gt;&lt;/periodical&gt;&lt;dates&gt;&lt;year&gt;2011&lt;/year&gt;&lt;/dates&gt;&lt;urls&gt;&lt;/urls&gt;&lt;/record&gt;&lt;/Cite&gt;&lt;/EndNote&gt;</w:instrText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9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w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uthor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Choi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J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Ka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)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dependent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form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atabas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arch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MBAS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DLIN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chran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ent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gis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oll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rial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lastRenderedPageBreak/>
        <w:t>(CENTRAL)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pri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2014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pd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ar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2015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feren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is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dentifi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iteratu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ls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arch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anually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ar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erm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as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llow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bin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keywords: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tics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idocain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ignocain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opivacain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upivacain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evobupivacain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ocain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traperitone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tra-abdomin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aparoscop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holecystectomy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andomiz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rials.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61E69">
        <w:rPr>
          <w:rFonts w:ascii="Book Antiqua" w:hAnsi="Book Antiqua" w:cs="Times New Roman"/>
          <w:b/>
          <w:i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i/>
          <w:sz w:val="24"/>
          <w:szCs w:val="24"/>
        </w:rPr>
        <w:t>selection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Randomiz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oll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rial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RCTs)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nglis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par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traperitone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dministr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)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laceb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reatm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contro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)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f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lect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n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en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si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ded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bin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th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tervention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para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terven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o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hi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fferen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o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o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para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s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riteria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w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uthor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Choi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J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Ki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R)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dependent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le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ligi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ach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sensu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s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clusion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sagreemen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v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s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clus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ttl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scussion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w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ni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uthor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Baek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W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Ju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YH).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61E69">
        <w:rPr>
          <w:rFonts w:ascii="Book Antiqua" w:hAnsi="Book Antiqua" w:cs="Times New Roman"/>
          <w:b/>
          <w:i/>
          <w:sz w:val="24"/>
          <w:szCs w:val="24"/>
        </w:rPr>
        <w:t>Data</w:t>
      </w:r>
      <w:r w:rsidR="00761E69" w:rsidRPr="00761E69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i/>
          <w:sz w:val="24"/>
          <w:szCs w:val="24"/>
        </w:rPr>
        <w:t>extraction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Whe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ovid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etail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haracteristics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A2696" w:rsidRPr="00761E69">
        <w:rPr>
          <w:rFonts w:ascii="Book Antiqua" w:hAnsi="Book Antiqua" w:cs="Times New Roman"/>
          <w:i/>
          <w:sz w:val="24"/>
          <w:szCs w:val="24"/>
        </w:rPr>
        <w:t>i.e.</w:t>
      </w:r>
      <w:r w:rsidRPr="00761E69">
        <w:rPr>
          <w:rFonts w:ascii="Book Antiqua" w:hAnsi="Book Antiqua" w:cs="Times New Roman"/>
          <w:sz w:val="24"/>
          <w:szCs w:val="24"/>
        </w:rPr>
        <w:t>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iet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ynam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larified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sider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te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ro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ughing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oving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spir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gar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ynam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re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traperitone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dministr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rm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alin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th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o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bin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l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o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ive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a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o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o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voi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ultip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un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am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dividuals</w:t>
      </w:r>
      <w:r w:rsidRPr="00761E69">
        <w:rPr>
          <w:rFonts w:ascii="Book Antiqua" w:hAnsi="Book Antiqua" w:cs="Times New Roman"/>
          <w:sz w:val="24"/>
          <w:szCs w:val="24"/>
        </w:rPr>
        <w:fldChar w:fldCharType="begin"/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Altman&lt;/Author&gt;&lt;Year&gt;1997&lt;/Year&gt;&lt;RecNum&gt;162&lt;/RecNum&gt;&lt;DisplayText&gt;&lt;style face="superscript"&gt;[10]&lt;/style&gt;&lt;/DisplayText&gt;&lt;record&gt;&lt;rec-number&gt;162&lt;/rec-number&gt;&lt;foreign-keys&gt;&lt;key app="EN" db-id="rdp9ppedz05vz6exff0xz29jwxd2s99fdpxr" timestamp="1429977741"&gt;162&lt;/key&gt;&lt;/foreign-keys&gt;&lt;ref-type name="Journal Article"&gt;17&lt;/ref-type&gt;&lt;contributors&gt;&lt;authors&gt;&lt;author&gt;Altman, D. G.&lt;/author&gt;&lt;author&gt;Bland, J. M.&lt;/author&gt;&lt;/authors&gt;&lt;/contributors&gt;&lt;auth-address&gt;Centre for Statistics in Medicine, Institute of Health Sciences, Oxford.&lt;/auth-address&gt;&lt;titles&gt;&lt;title&gt;Statistics notes. Units of analysis&lt;/title&gt;&lt;secondary-title&gt;Bmj&lt;/secondary-title&gt;&lt;alt-title&gt;BMJ (Clinical research ed.)&lt;/alt-title&gt;&lt;/titles&gt;&lt;periodical&gt;&lt;full-title&gt;Bmj&lt;/full-title&gt;&lt;abbr-1&gt;BMJ (Clinical research ed.)&lt;/abbr-1&gt;&lt;/periodical&gt;&lt;alt-periodical&gt;&lt;full-title&gt;Bmj&lt;/full-title&gt;&lt;abbr-1&gt;BMJ (Clinical research ed.)&lt;/abbr-1&gt;&lt;/alt-periodical&gt;&lt;pages&gt;1874&lt;/pages&gt;&lt;volume&gt;314&lt;/volume&gt;&lt;number&gt;7098&lt;/number&gt;&lt;edition&gt;1997/06/28&lt;/edition&gt;&lt;keywords&gt;&lt;keyword&gt;Sampling Studies&lt;/keyword&gt;&lt;keyword&gt;*Statistics as Topic&lt;/keyword&gt;&lt;/keywords&gt;&lt;dates&gt;&lt;year&gt;1997&lt;/year&gt;&lt;pub-dates&gt;&lt;date&gt;Jun 28&lt;/date&gt;&lt;/pub-dates&gt;&lt;/dates&gt;&lt;isbn&gt;0959-8138 (Print)&amp;#xD;0959-535x&lt;/isbn&gt;&lt;accession-num&gt;9224131&lt;/accession-num&gt;&lt;urls&gt;&lt;/urls&gt;&lt;custom2&gt;Pmc2127005&lt;/custom2&gt;&lt;remote-database-provider&gt;NLM&lt;/remote-database-provider&gt;&lt;language&gt;eng&lt;/language&gt;&lt;/record&gt;&lt;/Cite&gt;&lt;/EndNote&gt;</w:instrText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10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tra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at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ro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ti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ligi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v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parable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at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ro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hi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ou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filtr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tic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ppli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o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terven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o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s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t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ing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v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ea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u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tra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ive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yiel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w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b-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heth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lastRenderedPageBreak/>
        <w:t>wou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filtr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tic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formed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por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veri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u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o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ca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VAS)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umeri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a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ca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NRS)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ded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le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ariou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cal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d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ed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sider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dia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valu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alu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im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i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he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valu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im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esen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anges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an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ndar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eviation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cor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terven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o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tra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ro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ables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aphs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ext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ttemp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a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rrespond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uth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bt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at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alu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ported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alcul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s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alu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thod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escrib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chran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andbook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he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a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nsuccessful</w:t>
      </w:r>
      <w:r w:rsidRPr="00761E69">
        <w:rPr>
          <w:rFonts w:ascii="Book Antiqua" w:hAnsi="Book Antiqua" w:cs="Times New Roman"/>
          <w:sz w:val="24"/>
          <w:szCs w:val="24"/>
        </w:rPr>
        <w:fldChar w:fldCharType="begin"/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iggins&lt;/Author&gt;&lt;Year&gt;2011&lt;/Year&gt;&lt;RecNum&gt;164&lt;/RecNum&gt;&lt;DisplayText&gt;&lt;style face="superscript"&gt;[9]&lt;/style&gt;&lt;/DisplayText&gt;&lt;record&gt;&lt;rec-number&gt;164&lt;/rec-number&gt;&lt;foreign-keys&gt;&lt;key app="EN" db-id="rdp9ppedz05vz6exff0xz29jwxd2s99fdpxr" timestamp="1430010314"&gt;164&lt;/key&gt;&lt;/foreign-keys&gt;&lt;ref-type name="Journal Article"&gt;17&lt;/ref-type&gt;&lt;contributors&gt;&lt;authors&gt;&lt;author&gt;Higgins, J. P.&lt;/author&gt;&lt;author&gt;Green S.&lt;/author&gt;&lt;/authors&gt;&lt;/contributors&gt;&lt;titles&gt;&lt;title&gt;Cochrane handbook for systematic reviews of interventions. Version 5.1.0&lt;/title&gt;&lt;secondary-title&gt;The Cochrane Collaboration&lt;/secondary-title&gt;&lt;/titles&gt;&lt;periodical&gt;&lt;full-title&gt;The Cochrane Collaboration&lt;/full-title&gt;&lt;/periodical&gt;&lt;dates&gt;&lt;year&gt;2011&lt;/year&gt;&lt;/dates&gt;&lt;urls&gt;&lt;/urls&gt;&lt;/record&gt;&lt;/Cite&gt;&lt;/EndNote&gt;</w:instrText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9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Tw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uthor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Choi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J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Ka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)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dependent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tra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llow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ata: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am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irs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uthor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yea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ublication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umb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ticipan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i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pect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llocation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yp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sia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haracteristic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valu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abdomin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iet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houl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ynam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tes)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im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in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co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valuations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cor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a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im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int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iden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houl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.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61E69">
        <w:rPr>
          <w:rFonts w:ascii="Book Antiqua" w:hAnsi="Book Antiqua" w:cs="Times New Roman"/>
          <w:b/>
          <w:i/>
          <w:sz w:val="24"/>
          <w:szCs w:val="24"/>
        </w:rPr>
        <w:t>Risk</w:t>
      </w:r>
      <w:r w:rsidR="00761E69" w:rsidRPr="00761E69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i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i/>
          <w:sz w:val="24"/>
          <w:szCs w:val="24"/>
        </w:rPr>
        <w:t>bias</w:t>
      </w:r>
      <w:r w:rsidR="00761E69" w:rsidRPr="00761E69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i/>
          <w:sz w:val="24"/>
          <w:szCs w:val="24"/>
        </w:rPr>
        <w:t>assessment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Tw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uthor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Baek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W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Ju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YH)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dependent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sess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quali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ligi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chran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llaboration’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o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sessm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isk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ias</w:t>
      </w:r>
      <w:r w:rsidRPr="00761E69">
        <w:rPr>
          <w:rFonts w:ascii="Book Antiqua" w:hAnsi="Book Antiqua" w:cs="Times New Roman"/>
          <w:sz w:val="24"/>
          <w:szCs w:val="24"/>
        </w:rPr>
        <w:fldChar w:fldCharType="begin"/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iggins&lt;/Author&gt;&lt;Year&gt;2011&lt;/Year&gt;&lt;RecNum&gt;164&lt;/RecNum&gt;&lt;DisplayText&gt;&lt;style face="superscript"&gt;[9]&lt;/style&gt;&lt;/DisplayText&gt;&lt;record&gt;&lt;rec-number&gt;164&lt;/rec-number&gt;&lt;foreign-keys&gt;&lt;key app="EN" db-id="rdp9ppedz05vz6exff0xz29jwxd2s99fdpxr" timestamp="1430010314"&gt;164&lt;/key&gt;&lt;/foreign-keys&gt;&lt;ref-type name="Journal Article"&gt;17&lt;/ref-type&gt;&lt;contributors&gt;&lt;authors&gt;&lt;author&gt;Higgins, J. P.&lt;/author&gt;&lt;author&gt;Green S.&lt;/author&gt;&lt;/authors&gt;&lt;/contributors&gt;&lt;titles&gt;&lt;title&gt;Cochrane handbook for systematic reviews of interventions. Version 5.1.0&lt;/title&gt;&lt;secondary-title&gt;The Cochrane Collaboration&lt;/secondary-title&gt;&lt;/titles&gt;&lt;periodical&gt;&lt;full-title&gt;The Cochrane Collaboration&lt;/full-title&gt;&lt;/periodical&gt;&lt;dates&gt;&lt;year&gt;2011&lt;/year&gt;&lt;/dates&gt;&lt;urls&gt;&lt;/urls&gt;&lt;/record&gt;&lt;/Cite&gt;&lt;/EndNote&gt;</w:instrText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9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Quali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valu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as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llow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ve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tenti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ourc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ias: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ando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quen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eneration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lloc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cealment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lind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ticipants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lind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utcom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sessors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omplet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utcom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ata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lect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porting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th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ias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thodolog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a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ri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a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‘high’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‘low’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‘unclear’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fl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ig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isk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ias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w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isk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i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ncertain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ias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pectively.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61E69">
        <w:rPr>
          <w:rFonts w:ascii="Book Antiqua" w:hAnsi="Book Antiqua" w:cs="Times New Roman"/>
          <w:b/>
          <w:i/>
          <w:sz w:val="24"/>
          <w:szCs w:val="24"/>
        </w:rPr>
        <w:t>Statistical</w:t>
      </w:r>
      <w:r w:rsidR="00761E69" w:rsidRPr="00761E69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i/>
          <w:sz w:val="24"/>
          <w:szCs w:val="24"/>
        </w:rPr>
        <w:t>analysis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ol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isk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ati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RR)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ndardiz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a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fferen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SMD)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95%C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alcul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a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utcome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4411AF" w:rsidRPr="00761E69">
        <w:rPr>
          <w:rFonts w:ascii="Book Antiqua" w:hAnsi="Book Antiqua" w:cs="Times New Roman"/>
          <w:sz w:val="24"/>
          <w:szCs w:val="24"/>
        </w:rPr>
        <w:t>χ</w:t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es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omogenei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i/>
          <w:sz w:val="24"/>
          <w:szCs w:val="24"/>
        </w:rPr>
        <w:t>I</w:t>
      </w:r>
      <w:r w:rsidRPr="00761E69">
        <w:rPr>
          <w:rFonts w:ascii="Book Antiqua" w:hAnsi="Book Antiqua" w:cs="Times New Roman"/>
          <w:i/>
          <w:sz w:val="24"/>
          <w:szCs w:val="24"/>
          <w:vertAlign w:val="superscript"/>
        </w:rPr>
        <w:t>2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es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eterogeneity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gar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eve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10%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ignifican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</w:t>
      </w:r>
      <w:r w:rsidRPr="00761E69">
        <w:rPr>
          <w:rFonts w:ascii="Book Antiqua" w:hAnsi="Book Antiqua" w:cs="Times New Roman"/>
          <w:i/>
          <w:iCs/>
          <w:sz w:val="24"/>
          <w:szCs w:val="24"/>
        </w:rPr>
        <w:t>P</w:t>
      </w:r>
      <w:r w:rsidR="00761E69" w:rsidRPr="00761E69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&lt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0.100)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i/>
          <w:sz w:val="24"/>
          <w:szCs w:val="24"/>
        </w:rPr>
        <w:t>χ</w:t>
      </w:r>
      <w:r w:rsidRPr="00761E69">
        <w:rPr>
          <w:rFonts w:ascii="Book Antiqua" w:hAnsi="Book Antiqua" w:cs="Times New Roman"/>
          <w:i/>
          <w:sz w:val="24"/>
          <w:szCs w:val="24"/>
          <w:vertAlign w:val="superscript"/>
        </w:rPr>
        <w:t>2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tis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i/>
          <w:sz w:val="24"/>
          <w:szCs w:val="24"/>
        </w:rPr>
        <w:t>I</w:t>
      </w:r>
      <w:r w:rsidRPr="00761E69">
        <w:rPr>
          <w:rFonts w:ascii="Book Antiqua" w:hAnsi="Book Antiqua" w:cs="Times New Roman"/>
          <w:i/>
          <w:sz w:val="24"/>
          <w:szCs w:val="24"/>
          <w:vertAlign w:val="superscript"/>
        </w:rPr>
        <w:t>2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ea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50%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sidera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eterogeneity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antel-Haensze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andom-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odel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therwis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ppli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antel–Haensze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ixed-</w:t>
      </w:r>
      <w:r w:rsidRPr="00761E69">
        <w:rPr>
          <w:rFonts w:ascii="Book Antiqua" w:hAnsi="Book Antiqua" w:cs="Times New Roman"/>
          <w:sz w:val="24"/>
          <w:szCs w:val="24"/>
        </w:rPr>
        <w:lastRenderedPageBreak/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odel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aWdnaW5zPC9BdXRob3I+PFllYXI+MjAxMTwvWWVhcj48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aWdnaW5zPC9BdXRob3I+PFllYXI+MjAxMTwvWWVhcj48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="004411AF" w:rsidRPr="00761E69">
        <w:rPr>
          <w:rFonts w:ascii="Book Antiqua" w:hAnsi="Book Antiqua" w:cs="Times New Roman"/>
          <w:sz w:val="24"/>
          <w:szCs w:val="24"/>
          <w:vertAlign w:val="superscript"/>
        </w:rPr>
        <w:t>[9,</w:t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11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form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bgrou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ys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as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yp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tic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ou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filtration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ls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du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nsitivi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ys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valuat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fluen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ing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veral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stimat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clus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y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at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asur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ultip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ime-poin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epend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a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ther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ultip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parison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a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im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i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oul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reas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ssibili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ype</w:t>
      </w:r>
      <w:r w:rsidRPr="00761E69">
        <w:rPr>
          <w:rFonts w:ascii="SimSun" w:eastAsia="SimSun" w:hAnsi="SimSun" w:cs="SimSun" w:hint="eastAsia"/>
          <w:sz w:val="24"/>
          <w:szCs w:val="24"/>
        </w:rPr>
        <w:t>Ⅰ</w:t>
      </w:r>
      <w:r w:rsidRPr="00761E69">
        <w:rPr>
          <w:rFonts w:ascii="Book Antiqua" w:hAnsi="Book Antiqua" w:cs="Times New Roman"/>
          <w:sz w:val="24"/>
          <w:szCs w:val="24"/>
        </w:rPr>
        <w:t>error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refor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bin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utcom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ultip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im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in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form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ys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ol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bin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utcomes.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Public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i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valu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unne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lo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gger’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inea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gress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est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unne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lo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ymmetri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i/>
          <w:sz w:val="24"/>
          <w:szCs w:val="24"/>
        </w:rPr>
        <w:t>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alu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&lt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0.100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gger’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est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sider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esen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ublic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i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form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ri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il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yses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form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l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ys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prehens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ta-analys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oftwa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vers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3.0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iostat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nglewood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J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A).</w:t>
      </w:r>
    </w:p>
    <w:p w:rsidR="004411AF" w:rsidRPr="00761E69" w:rsidRDefault="004411AF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761E69">
        <w:rPr>
          <w:rFonts w:ascii="Book Antiqua" w:hAnsi="Book Antiqua" w:cs="Times New Roman"/>
          <w:b/>
          <w:sz w:val="24"/>
          <w:szCs w:val="24"/>
        </w:rPr>
        <w:t>RESULTS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61E69">
        <w:rPr>
          <w:rFonts w:ascii="Book Antiqua" w:hAnsi="Book Antiqua" w:cs="Times New Roman"/>
          <w:b/>
          <w:i/>
          <w:sz w:val="24"/>
          <w:szCs w:val="24"/>
        </w:rPr>
        <w:t>Search</w:t>
      </w:r>
      <w:r w:rsidR="00761E69" w:rsidRPr="00761E69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i/>
          <w:sz w:val="24"/>
          <w:szCs w:val="24"/>
        </w:rPr>
        <w:t>results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t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998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cord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dentifi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u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lectron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anu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ar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rategy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itl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/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strac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creened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48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tential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ligi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C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trieved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ul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ex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sessmen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ligibili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clu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9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inally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39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es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ta-analysis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igu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1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esen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low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agra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iteratu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lec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ocess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61E69">
        <w:rPr>
          <w:rFonts w:ascii="Book Antiqua" w:hAnsi="Book Antiqua" w:cs="Times New Roman"/>
          <w:b/>
          <w:i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i/>
          <w:sz w:val="24"/>
          <w:szCs w:val="24"/>
        </w:rPr>
        <w:t>characteristics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t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3045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tien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39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C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view: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1633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1412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o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urtee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a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o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/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o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as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llow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actors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aG1lZDwvQXV0aG9yPjxZZWFyPjIwMDg8L1llYXI+PFJl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aG1lZDwvQXV0aG9yPjxZZWFyPjIwMDg8L1llYXI+PFJl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12-25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: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pecific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olution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olum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centration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yp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tics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im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he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dminister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l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allblad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ssection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bin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olu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drenaline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v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a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w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ligi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parison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2x1Ym92aWM8L0F1dGhvcj48WWVhcj4yMDA5PC9ZZWFy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2x1Ym92aWM8L0F1dGhvcj48WWVhcj4yMDA5PC9ZZWFy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26-30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oduc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w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b-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ro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hi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w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lastRenderedPageBreak/>
        <w:t>independ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vestigation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formed</w:t>
      </w:r>
      <w:r w:rsidRPr="00761E69">
        <w:rPr>
          <w:rFonts w:ascii="Book Antiqua" w:hAnsi="Book Antiqua" w:cs="Times New Roman"/>
          <w:sz w:val="24"/>
          <w:szCs w:val="24"/>
        </w:rPr>
        <w:fldChar w:fldCharType="begin"/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Raetzell&lt;/Author&gt;&lt;Year&gt;1995&lt;/Year&gt;&lt;RecNum&gt;69&lt;/RecNum&gt;&lt;DisplayText&gt;&lt;style face="superscript"&gt;[24]&lt;/style&gt;&lt;/DisplayText&gt;&lt;record&gt;&lt;rec-number&gt;69&lt;/rec-number&gt;&lt;foreign-keys&gt;&lt;key app="EN" db-id="rdp9ppedz05vz6exff0xz29jwxd2s99fdpxr" timestamp="1373268252"&gt;69&lt;/key&gt;&lt;/foreign-keys&gt;&lt;ref-type name="Journal Article"&gt;17&lt;/ref-type&gt;&lt;contributors&gt;&lt;authors&gt;&lt;author&gt;Raetzell, M.&lt;/author&gt;&lt;author&gt;Maier, C.&lt;/author&gt;&lt;author&gt;Schroder, D.&lt;/author&gt;&lt;author&gt;Wulf, H.&lt;/author&gt;&lt;/authors&gt;&lt;/contributors&gt;&lt;auth-address&gt;Department of Anesthesiology and Intensive Care Medicine, University Hospital, Kiel, Germany.&lt;/auth-address&gt;&lt;titles&gt;&lt;title&gt;Intraperitoneal application of bupivacaine during laparoscopic cholecystectomy--risk or benefit?&lt;/title&gt;&lt;secondary-title&gt;Anesth Analg&lt;/secondary-title&gt;&lt;alt-title&gt;Anesthesia and analgesia&lt;/alt-title&gt;&lt;/titles&gt;&lt;periodical&gt;&lt;full-title&gt;Anesth Analg&lt;/full-title&gt;&lt;abbr-1&gt;Anesthesia and analgesia&lt;/abbr-1&gt;&lt;/periodical&gt;&lt;alt-periodical&gt;&lt;full-title&gt;Anesth Analg&lt;/full-title&gt;&lt;abbr-1&gt;Anesthesia and analgesia&lt;/abbr-1&gt;&lt;/alt-periodical&gt;&lt;pages&gt;967-72&lt;/pages&gt;&lt;volume&gt;81&lt;/volume&gt;&lt;number&gt;5&lt;/number&gt;&lt;edition&gt;1995/11/01&lt;/edition&gt;&lt;keywords&gt;&lt;keyword&gt;Anesthetics, Local/ administration &amp;amp; dosage&lt;/keyword&gt;&lt;keyword&gt;Bupivacaine/ administration &amp;amp; dosage&lt;/keyword&gt;&lt;keyword&gt;Double-Blind Method&lt;/keyword&gt;&lt;keyword&gt;Humans&lt;/keyword&gt;&lt;keyword&gt;Injections, Intraperitoneal&lt;/keyword&gt;&lt;keyword&gt;Oxygen/blood&lt;/keyword&gt;&lt;keyword&gt;Pain Measurement&lt;/keyword&gt;&lt;keyword&gt;Pain, Postoperative/ prevention &amp;amp; control&lt;/keyword&gt;&lt;keyword&gt;Prospective Studies&lt;/keyword&gt;&lt;keyword&gt;Risk Factors&lt;/keyword&gt;&lt;/keywords&gt;&lt;dates&gt;&lt;year&gt;1995&lt;/year&gt;&lt;pub-dates&gt;&lt;date&gt;Nov&lt;/date&gt;&lt;/pub-dates&gt;&lt;/dates&gt;&lt;isbn&gt;0003-2999 (Print)&amp;#xD;0003-2999 (Linking)&lt;/isbn&gt;&lt;accession-num&gt;7486086&lt;/accession-num&gt;&lt;urls&gt;&lt;/urls&gt;&lt;remote-database-provider&gt;NLM&lt;/remote-database-provider&gt;&lt;language&gt;eng&lt;/language&gt;&lt;/record&gt;&lt;/Cite&gt;&lt;/EndNote&gt;</w:instrText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24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u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yiel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w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b-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as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heth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ou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filtr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tic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pplied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E8L0F1dGhvcj48WWVhcj4yMDEyPC9ZZWFyPjxSZWNO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E8L0F1dGhvcj48WWVhcj4yMDEyPC9ZZWFyPjxSZWNO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="004411AF" w:rsidRPr="00761E69">
        <w:rPr>
          <w:rFonts w:ascii="Book Antiqua" w:hAnsi="Book Antiqua" w:cs="Times New Roman"/>
          <w:sz w:val="24"/>
          <w:szCs w:val="24"/>
          <w:vertAlign w:val="superscript"/>
        </w:rPr>
        <w:t>[18,19,31,</w:t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32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ynam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valu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llow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tes: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oving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3Vpem9zPC9BdXRob3I+PFllYXI+MjAwNTwvWWVhcj48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3Vpem9zPC9BdXRob3I+PFllYXI+MjAwNTwvWWVhcj48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="004411AF" w:rsidRPr="00761E69">
        <w:rPr>
          <w:rFonts w:ascii="Book Antiqua" w:hAnsi="Book Antiqua" w:cs="Times New Roman"/>
          <w:sz w:val="24"/>
          <w:szCs w:val="24"/>
          <w:vertAlign w:val="superscript"/>
        </w:rPr>
        <w:t>[19,</w:t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25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ughing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bmdlbG1vPC9BdXRob3I+PFllYXI+MjAxMzwvWWVhcj48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bmdlbG1vPC9BdXRob3I+PFllYXI+MjAxMzwvWWVhcj48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="004411AF" w:rsidRPr="00761E69">
        <w:rPr>
          <w:rFonts w:ascii="Book Antiqua" w:hAnsi="Book Antiqua" w:cs="Times New Roman"/>
          <w:sz w:val="24"/>
          <w:szCs w:val="24"/>
          <w:vertAlign w:val="superscript"/>
        </w:rPr>
        <w:t>[15,19,</w:t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24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spir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ee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reathing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bmdlbG1vPC9BdXRob3I+PFllYXI+MjAxMzwvWWVhcj48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bmdlbG1vPC9BdXRob3I+PFllYXI+MjAxMzwvWWVhcj48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="004411AF" w:rsidRPr="00761E69">
        <w:rPr>
          <w:rFonts w:ascii="Book Antiqua" w:hAnsi="Book Antiqua" w:cs="Times New Roman"/>
          <w:sz w:val="24"/>
          <w:szCs w:val="24"/>
          <w:vertAlign w:val="superscript"/>
        </w:rPr>
        <w:t>[15,</w:t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24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it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alsalva</w:t>
      </w:r>
      <w:r w:rsidRPr="00761E69">
        <w:rPr>
          <w:rFonts w:ascii="Book Antiqua" w:hAnsi="Book Antiqua" w:cs="Times New Roman"/>
          <w:sz w:val="24"/>
          <w:szCs w:val="24"/>
        </w:rPr>
        <w:fldChar w:fldCharType="begin"/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arcia&lt;/Author&gt;&lt;Year&gt;2007&lt;/Year&gt;&lt;RecNum&gt;29&lt;/RecNum&gt;&lt;DisplayText&gt;&lt;style face="superscript"&gt;[33]&lt;/style&gt;&lt;/DisplayText&gt;&lt;record&gt;&lt;rec-number&gt;29&lt;/rec-number&gt;&lt;foreign-keys&gt;&lt;key app="EN" db-id="rdp9ppedz05vz6exff0xz29jwxd2s99fdpxr" timestamp="1373268252"&gt;29&lt;/key&gt;&lt;/foreign-keys&gt;&lt;ref-type name="Journal Article"&gt;17&lt;/ref-type&gt;&lt;contributors&gt;&lt;authors&gt;&lt;author&gt;Garcia, J. B.&lt;/author&gt;&lt;author&gt;Alencar Junior, A. M.&lt;/author&gt;&lt;author&gt;Santos, C. E.&lt;/author&gt;&lt;/authors&gt;&lt;/contributors&gt;&lt;auth-address&gt;UFMA. jbgarcia@uol.com.br&lt;/auth-address&gt;&lt;titles&gt;&lt;title&gt;[Intraperitoneal administration of 50% enantiomeric excess (S75-R25) bupivacaine in postoperative analgesia of laparoscopic cholecystectomy]&lt;/title&gt;&lt;secondary-title&gt;Rev Bras Anestesiol&lt;/secondary-title&gt;&lt;alt-title&gt;Revista brasileira de anestesiologia&lt;/alt-title&gt;&lt;/titles&gt;&lt;periodical&gt;&lt;full-title&gt;Rev Bras Anestesiol&lt;/full-title&gt;&lt;abbr-1&gt;Revista brasileira de anestesiologia&lt;/abbr-1&gt;&lt;/periodical&gt;&lt;alt-periodical&gt;&lt;full-title&gt;Rev Bras Anestesiol&lt;/full-title&gt;&lt;abbr-1&gt;Revista brasileira de anestesiologia&lt;/abbr-1&gt;&lt;/alt-periodical&gt;&lt;pages&gt;344-55&lt;/pages&gt;&lt;volume&gt;57&lt;/volume&gt;&lt;number&gt;4&lt;/number&gt;&lt;edition&gt;2007/08/01&lt;/edition&gt;&lt;dates&gt;&lt;year&gt;2007&lt;/year&gt;&lt;pub-dates&gt;&lt;date&gt;Aug&lt;/date&gt;&lt;/pub-dates&gt;&lt;/dates&gt;&lt;orig-pub&gt;Administracao intraperitoneal da mistura com excesso enantiomerico de 50% de bupivacaina (S75-R25) para analgesia pos-operatoria em colecistectomias videolaparoscopicas.&lt;/orig-pub&gt;&lt;isbn&gt;1806-907X (Electronic)&amp;#xD;0034-7094 (Linking)&lt;/isbn&gt;&lt;accession-num&gt;19462110&lt;/accession-num&gt;&lt;urls&gt;&lt;/urls&gt;&lt;remote-database-provider&gt;NLM&lt;/remote-database-provider&gt;&lt;language&gt;por&lt;/language&gt;&lt;/record&gt;&lt;/Cite&gt;&lt;/EndNote&gt;</w:instrText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33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Jor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i/>
          <w:sz w:val="24"/>
          <w:szCs w:val="24"/>
        </w:rPr>
        <w:t>et</w:t>
      </w:r>
      <w:r w:rsidR="00761E69" w:rsidRPr="00761E69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i/>
          <w:sz w:val="24"/>
          <w:szCs w:val="24"/>
        </w:rPr>
        <w:t>al</w:t>
      </w:r>
      <w:r w:rsidR="004411AF"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b3JpczwvQXV0aG9yPjxZZWFyPjE5OTU8L1llYXI+PFJl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</w:fldData>
        </w:fldChar>
      </w:r>
      <w:r w:rsidR="004411AF"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411AF"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b3JpczwvQXV0aG9yPjxZZWFyPjE5OTU8L1llYXI+PFJl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</w:fldData>
        </w:fldChar>
      </w:r>
      <w:r w:rsidR="004411AF"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411AF" w:rsidRPr="00761E69">
        <w:rPr>
          <w:rFonts w:ascii="Book Antiqua" w:hAnsi="Book Antiqua" w:cs="Times New Roman"/>
          <w:sz w:val="24"/>
          <w:szCs w:val="24"/>
        </w:rPr>
      </w:r>
      <w:r w:rsidR="004411AF" w:rsidRPr="00761E69">
        <w:rPr>
          <w:rFonts w:ascii="Book Antiqua" w:hAnsi="Book Antiqua" w:cs="Times New Roman"/>
          <w:sz w:val="24"/>
          <w:szCs w:val="24"/>
        </w:rPr>
        <w:fldChar w:fldCharType="end"/>
      </w:r>
      <w:r w:rsidR="004411AF" w:rsidRPr="00761E69">
        <w:rPr>
          <w:rFonts w:ascii="Book Antiqua" w:hAnsi="Book Antiqua" w:cs="Times New Roman"/>
          <w:sz w:val="24"/>
          <w:szCs w:val="24"/>
        </w:rPr>
      </w:r>
      <w:r w:rsidR="004411AF"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="004411AF" w:rsidRPr="00761E69">
        <w:rPr>
          <w:rFonts w:ascii="Book Antiqua" w:hAnsi="Book Antiqua" w:cs="Times New Roman"/>
          <w:sz w:val="24"/>
          <w:szCs w:val="24"/>
          <w:vertAlign w:val="superscript"/>
        </w:rPr>
        <w:t>[34]</w:t>
      </w:r>
      <w:r w:rsidR="004411AF" w:rsidRPr="00761E69">
        <w:rPr>
          <w:rFonts w:ascii="Book Antiqua" w:hAnsi="Book Antiqua" w:cs="Times New Roman"/>
          <w:sz w:val="24"/>
          <w:szCs w:val="24"/>
        </w:rPr>
        <w:fldChar w:fldCharType="end"/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por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form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ndar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eviation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cep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ang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ndar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rrors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refor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stim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ndar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eviation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ro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os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servat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alu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ndar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rror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inimiz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ssibili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yp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</w:t>
      </w:r>
      <w:r w:rsidR="00761E69" w:rsidRPr="00761E69">
        <w:rPr>
          <w:rFonts w:ascii="Book Antiqua" w:eastAsia="Batang" w:hAnsi="Book Antiqua" w:cs="Batang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rror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imi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at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por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iet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y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JhaWxsZTwvQXV0aG9yPjxZZWFyPjIwMDI8L1llYXI+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JhaWxsZTwvQXV0aG9yPjxZZWFyPjIwMDI8L1llYXI+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35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veri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houl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oth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y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ZzwvQXV0aG9yPjxZZWFyPjIwMDQ8L1llYXI+PFJlY051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ZzwvQXV0aG9yPjxZZWFyPjIwMDQ8L1llYXI+PFJlY051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36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at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idenc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houl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o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es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ta-analysis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a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1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mmariz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haracteristics.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61E69">
        <w:rPr>
          <w:rFonts w:ascii="Book Antiqua" w:hAnsi="Book Antiqua" w:cs="Times New Roman"/>
          <w:b/>
          <w:i/>
          <w:sz w:val="24"/>
          <w:szCs w:val="24"/>
        </w:rPr>
        <w:t>Results</w:t>
      </w:r>
      <w:r w:rsidR="00761E69" w:rsidRPr="00761E69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i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i/>
          <w:sz w:val="24"/>
          <w:szCs w:val="24"/>
        </w:rPr>
        <w:t>meta-analysis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Res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valu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30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2263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tients)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cmVzcz48dGl0bGVzPjx0aXRsZT5CdXBpdmFjYWluZSB1c2UgaW4gdGhlIEluc3VmbG93IGRldmlj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aG1lZDwvQXV0aG9yPjxZZWFyPjIwMDg8L1llYXI+PFJl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=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dGxlPlBvc3RvcGVyYXRpdmUgcGFpbiByZWxpZWYgYWZ0ZXIgbGFwYXJvc2NvcGljIGNob2xlY3lz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=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cmVzcz48dGl0bGVzPjx0aXRsZT5CdXBpdmFjYWluZSB1c2UgaW4gdGhlIEluc3VmbG93IGRldmlj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="004411AF" w:rsidRPr="00761E69">
        <w:rPr>
          <w:rFonts w:ascii="Book Antiqua" w:hAnsi="Book Antiqua" w:cs="Times New Roman"/>
          <w:sz w:val="24"/>
          <w:szCs w:val="24"/>
          <w:vertAlign w:val="superscript"/>
        </w:rPr>
        <w:t>[12-14,16,17,19-30,32,33,</w:t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37-47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ignifica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duc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cor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par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o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rou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(SM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=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-0.741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Arial"/>
          <w:kern w:val="0"/>
          <w:sz w:val="24"/>
          <w:szCs w:val="24"/>
        </w:rPr>
        <w:t>95%CI: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-1.001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-0.48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&lt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001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I</w:t>
      </w:r>
      <w:r w:rsidRPr="00761E69">
        <w:rPr>
          <w:rFonts w:ascii="Book Antiqua" w:hAnsi="Book Antiqua" w:cs="Arial"/>
          <w:i/>
          <w:kern w:val="0"/>
          <w:sz w:val="24"/>
          <w:szCs w:val="24"/>
          <w:vertAlign w:val="superscript"/>
        </w:rPr>
        <w:t>2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87%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igur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2</w:t>
      </w:r>
      <w:r w:rsidR="00E8517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>A</w:t>
      </w:r>
      <w:r w:rsidRPr="00761E69">
        <w:rPr>
          <w:rFonts w:ascii="Book Antiqua" w:hAnsi="Book Antiqua" w:cs="Arial"/>
          <w:kern w:val="0"/>
          <w:sz w:val="24"/>
          <w:szCs w:val="24"/>
        </w:rPr>
        <w:t>).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kern w:val="0"/>
          <w:sz w:val="24"/>
          <w:szCs w:val="24"/>
        </w:rPr>
      </w:pPr>
      <w:r w:rsidRPr="00761E69">
        <w:rPr>
          <w:rFonts w:ascii="Book Antiqua" w:hAnsi="Book Antiqua" w:cs="Arial"/>
          <w:kern w:val="0"/>
          <w:sz w:val="24"/>
          <w:szCs w:val="24"/>
        </w:rPr>
        <w:t>Dynamic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bdomin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wa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measure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iv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tudie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335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tients)</w:t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begin">
          <w:fldData xml:space="preserve">PEVuZE5vdGU+PENpdGU+PEF1dGhvcj5HYXJjaWE8L0F1dGhvcj48WWVhcj4yMDA3PC9ZZWFyPjxS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</w:fldData>
        </w:fldChar>
      </w:r>
      <w:r w:rsidRPr="00761E69">
        <w:rPr>
          <w:rFonts w:ascii="Book Antiqua" w:hAnsi="Book Antiqua" w:cs="Arial"/>
          <w:kern w:val="0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begin">
          <w:fldData xml:space="preserve">PEVuZE5vdGU+PENpdGU+PEF1dGhvcj5HYXJjaWE8L0F1dGhvcj48WWVhcj4yMDA3PC9ZZWFyPjxS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</w:fldData>
        </w:fldChar>
      </w:r>
      <w:r w:rsidRPr="00761E69">
        <w:rPr>
          <w:rFonts w:ascii="Book Antiqua" w:hAnsi="Book Antiqua" w:cs="Arial"/>
          <w:kern w:val="0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Arial"/>
          <w:kern w:val="0"/>
          <w:sz w:val="24"/>
          <w:szCs w:val="24"/>
        </w:rPr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end"/>
      </w:r>
      <w:r w:rsidRPr="00761E69">
        <w:rPr>
          <w:rFonts w:ascii="Book Antiqua" w:hAnsi="Book Antiqua" w:cs="Arial"/>
          <w:kern w:val="0"/>
          <w:sz w:val="24"/>
          <w:szCs w:val="24"/>
        </w:rPr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separate"/>
      </w:r>
      <w:r w:rsidR="004411AF" w:rsidRPr="00761E69">
        <w:rPr>
          <w:rFonts w:ascii="Book Antiqua" w:hAnsi="Book Antiqua" w:cs="Arial"/>
          <w:kern w:val="0"/>
          <w:sz w:val="24"/>
          <w:szCs w:val="24"/>
          <w:vertAlign w:val="superscript"/>
        </w:rPr>
        <w:t>[15,19,24,25,</w:t>
      </w:r>
      <w:r w:rsidRPr="00761E69">
        <w:rPr>
          <w:rFonts w:ascii="Book Antiqua" w:hAnsi="Book Antiqua" w:cs="Arial"/>
          <w:kern w:val="0"/>
          <w:sz w:val="24"/>
          <w:szCs w:val="24"/>
          <w:vertAlign w:val="superscript"/>
        </w:rPr>
        <w:t>33]</w:t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end"/>
      </w:r>
      <w:r w:rsidRPr="00761E69">
        <w:rPr>
          <w:rFonts w:ascii="Book Antiqua" w:hAnsi="Book Antiqua" w:cs="Arial"/>
          <w:kern w:val="0"/>
          <w:sz w:val="24"/>
          <w:szCs w:val="24"/>
        </w:rPr>
        <w:t>.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PLA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dministratio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di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no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exhibi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ignifican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decreas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core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compare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contro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grou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</w:t>
      </w:r>
      <w:r w:rsidRPr="00761E69">
        <w:rPr>
          <w:rFonts w:ascii="Book Antiqua" w:hAnsi="Book Antiqua" w:cs="Times New Roman"/>
          <w:sz w:val="24"/>
          <w:szCs w:val="24"/>
        </w:rPr>
        <w:t>SM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=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-0.320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Arial"/>
          <w:kern w:val="0"/>
          <w:sz w:val="24"/>
          <w:szCs w:val="24"/>
        </w:rPr>
        <w:t>95%CI: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-0.649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010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002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I</w:t>
      </w:r>
      <w:r w:rsidRPr="00761E69">
        <w:rPr>
          <w:rFonts w:ascii="Book Antiqua" w:hAnsi="Book Antiqua" w:cs="Arial"/>
          <w:i/>
          <w:kern w:val="0"/>
          <w:sz w:val="24"/>
          <w:szCs w:val="24"/>
          <w:vertAlign w:val="superscript"/>
        </w:rPr>
        <w:t>2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66%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igur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E8517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>2B</w:t>
      </w:r>
      <w:r w:rsidRPr="00761E69">
        <w:rPr>
          <w:rFonts w:ascii="Book Antiqua" w:hAnsi="Book Antiqua" w:cs="Arial"/>
          <w:kern w:val="0"/>
          <w:sz w:val="24"/>
          <w:szCs w:val="24"/>
        </w:rPr>
        <w:t>).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exclusio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f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atezel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et</w:t>
      </w:r>
      <w:r w:rsidR="00761E69" w:rsidRPr="00761E69">
        <w:rPr>
          <w:rFonts w:ascii="Book Antiqua" w:hAnsi="Book Antiqua" w:cs="Arial"/>
          <w:i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al</w:t>
      </w:r>
      <w:r w:rsidR="004411AF" w:rsidRPr="00761E69">
        <w:rPr>
          <w:rFonts w:ascii="Book Antiqua" w:hAnsi="Book Antiqua" w:cs="Arial"/>
          <w:kern w:val="0"/>
          <w:sz w:val="24"/>
          <w:szCs w:val="24"/>
        </w:rPr>
        <w:fldChar w:fldCharType="begin"/>
      </w:r>
      <w:r w:rsidR="004411AF" w:rsidRPr="00761E69">
        <w:rPr>
          <w:rFonts w:ascii="Book Antiqua" w:hAnsi="Book Antiqua" w:cs="Arial"/>
          <w:kern w:val="0"/>
          <w:sz w:val="24"/>
          <w:szCs w:val="24"/>
        </w:rPr>
        <w:instrText xml:space="preserve"> ADDIN EN.CITE &lt;EndNote&gt;&lt;Cite&gt;&lt;Author&gt;Raetzell&lt;/Author&gt;&lt;Year&gt;1995&lt;/Year&gt;&lt;RecNum&gt;69&lt;/RecNum&gt;&lt;DisplayText&gt;&lt;style face="superscript"&gt;[24]&lt;/style&gt;&lt;/DisplayText&gt;&lt;record&gt;&lt;rec-number&gt;69&lt;/rec-number&gt;&lt;foreign-keys&gt;&lt;key app="EN" db-id="rdp9ppedz05vz6exff0xz29jwxd2s99fdpxr" timestamp="1373268252"&gt;69&lt;/key&gt;&lt;/foreign-keys&gt;&lt;ref-type name="Journal Article"&gt;17&lt;/ref-type&gt;&lt;contributors&gt;&lt;authors&gt;&lt;author&gt;Raetzell, M.&lt;/author&gt;&lt;author&gt;Maier, C.&lt;/author&gt;&lt;author&gt;Schroder, D.&lt;/author&gt;&lt;author&gt;Wulf, H.&lt;/author&gt;&lt;/authors&gt;&lt;/contributors&gt;&lt;auth-address&gt;Department of Anesthesiology and Intensive Care Medicine, University Hospital, Kiel, Germany.&lt;/auth-address&gt;&lt;titles&gt;&lt;title&gt;Intraperitoneal application of bupivacaine during laparoscopic cholecystectomy--risk or benefit?&lt;/title&gt;&lt;secondary-title&gt;Anesth Analg&lt;/secondary-title&gt;&lt;alt-title&gt;Anesthesia and analgesia&lt;/alt-title&gt;&lt;/titles&gt;&lt;periodical&gt;&lt;full-title&gt;Anesth Analg&lt;/full-title&gt;&lt;abbr-1&gt;Anesthesia and analgesia&lt;/abbr-1&gt;&lt;/periodical&gt;&lt;alt-periodical&gt;&lt;full-title&gt;Anesth Analg&lt;/full-title&gt;&lt;abbr-1&gt;Anesthesia and analgesia&lt;/abbr-1&gt;&lt;/alt-periodical&gt;&lt;pages&gt;967-72&lt;/pages&gt;&lt;volume&gt;81&lt;/volume&gt;&lt;number&gt;5&lt;/number&gt;&lt;edition&gt;1995/11/01&lt;/edition&gt;&lt;keywords&gt;&lt;keyword&gt;Anesthetics, Local/ administration &amp;amp; dosage&lt;/keyword&gt;&lt;keyword&gt;Bupivacaine/ administration &amp;amp; dosage&lt;/keyword&gt;&lt;keyword&gt;Double-Blind Method&lt;/keyword&gt;&lt;keyword&gt;Humans&lt;/keyword&gt;&lt;keyword&gt;Injections, Intraperitoneal&lt;/keyword&gt;&lt;keyword&gt;Oxygen/blood&lt;/keyword&gt;&lt;keyword&gt;Pain Measurement&lt;/keyword&gt;&lt;keyword&gt;Pain, Postoperative/ prevention &amp;amp; control&lt;/keyword&gt;&lt;keyword&gt;Prospective Studies&lt;/keyword&gt;&lt;keyword&gt;Risk Factors&lt;/keyword&gt;&lt;/keywords&gt;&lt;dates&gt;&lt;year&gt;1995&lt;/year&gt;&lt;pub-dates&gt;&lt;date&gt;Nov&lt;/date&gt;&lt;/pub-dates&gt;&lt;/dates&gt;&lt;isbn&gt;0003-2999 (Print)&amp;#xD;0003-2999 (Linking)&lt;/isbn&gt;&lt;accession-num&gt;7486086&lt;/accession-num&gt;&lt;urls&gt;&lt;/urls&gt;&lt;remote-database-provider&gt;NLM&lt;/remote-database-provider&gt;&lt;language&gt;eng&lt;/language&gt;&lt;/record&gt;&lt;/Cite&gt;&lt;/EndNote&gt;</w:instrText>
      </w:r>
      <w:r w:rsidR="004411AF" w:rsidRPr="00761E69">
        <w:rPr>
          <w:rFonts w:ascii="Book Antiqua" w:hAnsi="Book Antiqua" w:cs="Arial"/>
          <w:kern w:val="0"/>
          <w:sz w:val="24"/>
          <w:szCs w:val="24"/>
        </w:rPr>
        <w:fldChar w:fldCharType="separate"/>
      </w:r>
      <w:r w:rsidR="004411AF" w:rsidRPr="00761E69">
        <w:rPr>
          <w:rFonts w:ascii="Book Antiqua" w:hAnsi="Book Antiqua" w:cs="Arial"/>
          <w:kern w:val="0"/>
          <w:sz w:val="24"/>
          <w:szCs w:val="24"/>
          <w:vertAlign w:val="superscript"/>
        </w:rPr>
        <w:t>[24]</w:t>
      </w:r>
      <w:r w:rsidR="004411AF" w:rsidRPr="00761E69">
        <w:rPr>
          <w:rFonts w:ascii="Book Antiqua" w:hAnsi="Book Antiqua" w:cs="Arial"/>
          <w:kern w:val="0"/>
          <w:sz w:val="24"/>
          <w:szCs w:val="24"/>
        </w:rPr>
        <w:fldChar w:fldCharType="end"/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change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esul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</w:t>
      </w:r>
      <w:r w:rsidRPr="00761E69">
        <w:rPr>
          <w:rFonts w:ascii="Book Antiqua" w:hAnsi="Book Antiqua" w:cs="Times New Roman"/>
          <w:sz w:val="24"/>
          <w:szCs w:val="24"/>
        </w:rPr>
        <w:t>SM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=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-0.402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Arial"/>
          <w:kern w:val="0"/>
          <w:sz w:val="24"/>
          <w:szCs w:val="24"/>
        </w:rPr>
        <w:t>95%CI: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-0.777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-0.028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001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I</w:t>
      </w:r>
      <w:r w:rsidRPr="00761E69">
        <w:rPr>
          <w:rFonts w:ascii="Book Antiqua" w:hAnsi="Book Antiqua" w:cs="Arial"/>
          <w:i/>
          <w:kern w:val="0"/>
          <w:sz w:val="24"/>
          <w:szCs w:val="24"/>
          <w:vertAlign w:val="superscript"/>
        </w:rPr>
        <w:t>2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70%).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kern w:val="0"/>
          <w:sz w:val="24"/>
          <w:szCs w:val="24"/>
        </w:rPr>
      </w:pPr>
      <w:r w:rsidRPr="00761E69">
        <w:rPr>
          <w:rFonts w:ascii="Book Antiqua" w:hAnsi="Book Antiqua" w:cs="Arial"/>
          <w:kern w:val="0"/>
          <w:sz w:val="24"/>
          <w:szCs w:val="24"/>
        </w:rPr>
        <w:t>Viscer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n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riet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core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esting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tat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wer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examine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re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tudie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148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tients)</w:t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begin">
          <w:fldData xml:space="preserve">PEVuZE5vdGU+PENpdGU+PEF1dGhvcj5DaGE8L0F1dGhvcj48WWVhcj4yMDEyPC9ZZWFyPjxSZWNO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</w:fldData>
        </w:fldChar>
      </w:r>
      <w:r w:rsidRPr="00761E69">
        <w:rPr>
          <w:rFonts w:ascii="Book Antiqua" w:hAnsi="Book Antiqua" w:cs="Arial"/>
          <w:kern w:val="0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begin">
          <w:fldData xml:space="preserve">PEVuZE5vdGU+PENpdGU+PEF1dGhvcj5DaGE8L0F1dGhvcj48WWVhcj4yMDEyPC9ZZWFyPjxSZWNO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</w:fldData>
        </w:fldChar>
      </w:r>
      <w:r w:rsidRPr="00761E69">
        <w:rPr>
          <w:rFonts w:ascii="Book Antiqua" w:hAnsi="Book Antiqua" w:cs="Arial"/>
          <w:kern w:val="0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Arial"/>
          <w:kern w:val="0"/>
          <w:sz w:val="24"/>
          <w:szCs w:val="24"/>
        </w:rPr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end"/>
      </w:r>
      <w:r w:rsidRPr="00761E69">
        <w:rPr>
          <w:rFonts w:ascii="Book Antiqua" w:hAnsi="Book Antiqua" w:cs="Arial"/>
          <w:kern w:val="0"/>
          <w:sz w:val="24"/>
          <w:szCs w:val="24"/>
        </w:rPr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separate"/>
      </w:r>
      <w:r w:rsidR="004411AF" w:rsidRPr="00761E69">
        <w:rPr>
          <w:rFonts w:ascii="Book Antiqua" w:hAnsi="Book Antiqua" w:cs="Arial"/>
          <w:kern w:val="0"/>
          <w:sz w:val="24"/>
          <w:szCs w:val="24"/>
          <w:vertAlign w:val="superscript"/>
        </w:rPr>
        <w:t>[18,31,</w:t>
      </w:r>
      <w:r w:rsidRPr="00761E69">
        <w:rPr>
          <w:rFonts w:ascii="Book Antiqua" w:hAnsi="Book Antiqua" w:cs="Arial"/>
          <w:kern w:val="0"/>
          <w:sz w:val="24"/>
          <w:szCs w:val="24"/>
          <w:vertAlign w:val="superscript"/>
        </w:rPr>
        <w:t>34]</w:t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end"/>
      </w:r>
      <w:r w:rsidRPr="00761E69">
        <w:rPr>
          <w:rFonts w:ascii="Book Antiqua" w:hAnsi="Book Antiqua" w:cs="Arial"/>
          <w:kern w:val="0"/>
          <w:sz w:val="24"/>
          <w:szCs w:val="24"/>
        </w:rPr>
        <w:t>.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er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wer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n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data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or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dynamic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tates.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PLA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dministratio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ignificantly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educe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viscer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core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compare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contro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grou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</w:t>
      </w:r>
      <w:r w:rsidRPr="00761E69">
        <w:rPr>
          <w:rFonts w:ascii="Book Antiqua" w:hAnsi="Book Antiqua" w:cs="Times New Roman"/>
          <w:sz w:val="24"/>
          <w:szCs w:val="24"/>
        </w:rPr>
        <w:t>SM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=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-0.249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Arial"/>
          <w:kern w:val="0"/>
          <w:sz w:val="24"/>
          <w:szCs w:val="24"/>
        </w:rPr>
        <w:t>95%CI: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-0.493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-0.006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774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I</w:t>
      </w:r>
      <w:r w:rsidRPr="00761E69">
        <w:rPr>
          <w:rFonts w:ascii="Book Antiqua" w:hAnsi="Book Antiqua" w:cs="Arial"/>
          <w:i/>
          <w:kern w:val="0"/>
          <w:sz w:val="24"/>
          <w:szCs w:val="24"/>
          <w:vertAlign w:val="superscript"/>
        </w:rPr>
        <w:t>2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%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igur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E8517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>2C</w:t>
      </w:r>
      <w:r w:rsidRPr="00761E69">
        <w:rPr>
          <w:rFonts w:ascii="Book Antiqua" w:hAnsi="Book Antiqua" w:cs="Arial"/>
          <w:kern w:val="0"/>
          <w:sz w:val="24"/>
          <w:szCs w:val="24"/>
        </w:rPr>
        <w:t>),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bu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er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wa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n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eductio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riet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cor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using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PLA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</w:t>
      </w:r>
      <w:r w:rsidRPr="00761E69">
        <w:rPr>
          <w:rFonts w:ascii="Book Antiqua" w:hAnsi="Book Antiqua" w:cs="Times New Roman"/>
          <w:sz w:val="24"/>
          <w:szCs w:val="24"/>
        </w:rPr>
        <w:t>SM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=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-0.305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Arial"/>
          <w:kern w:val="0"/>
          <w:sz w:val="24"/>
          <w:szCs w:val="24"/>
        </w:rPr>
        <w:t>95%CI: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-0.708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098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036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I</w:t>
      </w:r>
      <w:r w:rsidRPr="00761E69">
        <w:rPr>
          <w:rFonts w:ascii="Book Antiqua" w:hAnsi="Book Antiqua" w:cs="Arial"/>
          <w:i/>
          <w:kern w:val="0"/>
          <w:sz w:val="24"/>
          <w:szCs w:val="24"/>
          <w:vertAlign w:val="superscript"/>
        </w:rPr>
        <w:t>2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61%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igur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E8517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>2D</w:t>
      </w:r>
      <w:r w:rsidRPr="00761E69">
        <w:rPr>
          <w:rFonts w:ascii="Book Antiqua" w:hAnsi="Book Antiqua" w:cs="Arial"/>
          <w:kern w:val="0"/>
          <w:sz w:val="24"/>
          <w:szCs w:val="24"/>
        </w:rPr>
        <w:t>).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kern w:val="0"/>
          <w:sz w:val="24"/>
          <w:szCs w:val="24"/>
        </w:rPr>
      </w:pPr>
      <w:r w:rsidRPr="00761E69">
        <w:rPr>
          <w:rFonts w:ascii="Book Antiqua" w:hAnsi="Book Antiqua" w:cs="Arial"/>
          <w:kern w:val="0"/>
          <w:sz w:val="24"/>
          <w:szCs w:val="24"/>
        </w:rPr>
        <w:t>Shoulder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esting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tat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wa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evaluated,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ncluding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everity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eigh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tudie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729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tients)</w:t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begin">
          <w:fldData xml:space="preserve">PEVuZE5vdGU+PENpdGU+PEF1dGhvcj5BaG1lZDwvQXV0aG9yPjxZZWFyPjIwMDg8L1llYXI+PFJl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</w:fldData>
        </w:fldChar>
      </w:r>
      <w:r w:rsidRPr="00761E69">
        <w:rPr>
          <w:rFonts w:ascii="Book Antiqua" w:hAnsi="Book Antiqua" w:cs="Arial"/>
          <w:kern w:val="0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begin">
          <w:fldData xml:space="preserve">PEVuZE5vdGU+PENpdGU+PEF1dGhvcj5BaG1lZDwvQXV0aG9yPjxZZWFyPjIwMDg8L1llYXI+PFJl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</w:fldData>
        </w:fldChar>
      </w:r>
      <w:r w:rsidRPr="00761E69">
        <w:rPr>
          <w:rFonts w:ascii="Book Antiqua" w:hAnsi="Book Antiqua" w:cs="Arial"/>
          <w:kern w:val="0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Arial"/>
          <w:kern w:val="0"/>
          <w:sz w:val="24"/>
          <w:szCs w:val="24"/>
        </w:rPr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end"/>
      </w:r>
      <w:r w:rsidRPr="00761E69">
        <w:rPr>
          <w:rFonts w:ascii="Book Antiqua" w:hAnsi="Book Antiqua" w:cs="Arial"/>
          <w:kern w:val="0"/>
          <w:sz w:val="24"/>
          <w:szCs w:val="24"/>
        </w:rPr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separate"/>
      </w:r>
      <w:r w:rsidR="004411AF" w:rsidRPr="00761E69">
        <w:rPr>
          <w:rFonts w:ascii="Book Antiqua" w:hAnsi="Book Antiqua" w:cs="Arial"/>
          <w:kern w:val="0"/>
          <w:sz w:val="24"/>
          <w:szCs w:val="24"/>
          <w:vertAlign w:val="superscript"/>
        </w:rPr>
        <w:t>[12,20,27-29,</w:t>
      </w:r>
      <w:r w:rsidR="00761E69" w:rsidRPr="00761E69">
        <w:rPr>
          <w:rFonts w:ascii="Book Antiqua" w:hAnsi="Book Antiqua" w:cs="Arial"/>
          <w:kern w:val="0"/>
          <w:sz w:val="24"/>
          <w:szCs w:val="24"/>
          <w:vertAlign w:val="superscript"/>
        </w:rPr>
        <w:t xml:space="preserve"> </w:t>
      </w:r>
      <w:r w:rsidR="004411AF" w:rsidRPr="00761E69">
        <w:rPr>
          <w:rFonts w:ascii="Book Antiqua" w:hAnsi="Book Antiqua" w:cs="Arial"/>
          <w:kern w:val="0"/>
          <w:sz w:val="24"/>
          <w:szCs w:val="24"/>
          <w:vertAlign w:val="superscript"/>
        </w:rPr>
        <w:t>31,34,</w:t>
      </w:r>
      <w:r w:rsidRPr="00761E69">
        <w:rPr>
          <w:rFonts w:ascii="Book Antiqua" w:hAnsi="Book Antiqua" w:cs="Arial"/>
          <w:kern w:val="0"/>
          <w:sz w:val="24"/>
          <w:szCs w:val="24"/>
          <w:vertAlign w:val="superscript"/>
        </w:rPr>
        <w:t>48]</w:t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end"/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n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ncidence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14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tudie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1092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tients)</w:t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begin">
          <w:fldData xml:space="preserve">PEVuZE5vdGU+PENpdGU+PEF1dGhvcj5BbHBlcjwvQXV0aG9yPjxZZWFyPjIwMDk8L1llYXI+PFJl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</w:fldData>
        </w:fldChar>
      </w:r>
      <w:r w:rsidRPr="00761E69">
        <w:rPr>
          <w:rFonts w:ascii="Book Antiqua" w:hAnsi="Book Antiqua" w:cs="Arial"/>
          <w:kern w:val="0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begin">
          <w:fldData xml:space="preserve">PEVuZE5vdGU+PENpdGU+PEF1dGhvcj5BbHBlcjwvQXV0aG9yPjxZZWFyPjIwMDk8L1llYXI+PFJl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</w:fldData>
        </w:fldChar>
      </w:r>
      <w:r w:rsidRPr="00761E69">
        <w:rPr>
          <w:rFonts w:ascii="Book Antiqua" w:hAnsi="Book Antiqua" w:cs="Arial"/>
          <w:kern w:val="0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Arial"/>
          <w:kern w:val="0"/>
          <w:sz w:val="24"/>
          <w:szCs w:val="24"/>
        </w:rPr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end"/>
      </w:r>
      <w:r w:rsidRPr="00761E69">
        <w:rPr>
          <w:rFonts w:ascii="Book Antiqua" w:hAnsi="Book Antiqua" w:cs="Arial"/>
          <w:kern w:val="0"/>
          <w:sz w:val="24"/>
          <w:szCs w:val="24"/>
        </w:rPr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separate"/>
      </w:r>
      <w:r w:rsidR="004411AF" w:rsidRPr="00761E69">
        <w:rPr>
          <w:rFonts w:ascii="Book Antiqua" w:hAnsi="Book Antiqua" w:cs="Arial"/>
          <w:kern w:val="0"/>
          <w:sz w:val="24"/>
          <w:szCs w:val="24"/>
          <w:vertAlign w:val="superscript"/>
        </w:rPr>
        <w:t>[15,17-19,35-38,41-43,46,49,</w:t>
      </w:r>
      <w:r w:rsidRPr="00761E69">
        <w:rPr>
          <w:rFonts w:ascii="Book Antiqua" w:hAnsi="Book Antiqua" w:cs="Arial"/>
          <w:kern w:val="0"/>
          <w:sz w:val="24"/>
          <w:szCs w:val="24"/>
          <w:vertAlign w:val="superscript"/>
        </w:rPr>
        <w:t>50]</w:t>
      </w:r>
      <w:r w:rsidRPr="00761E69">
        <w:rPr>
          <w:rFonts w:ascii="Book Antiqua" w:hAnsi="Book Antiqua" w:cs="Arial"/>
          <w:kern w:val="0"/>
          <w:sz w:val="24"/>
          <w:szCs w:val="24"/>
        </w:rPr>
        <w:fldChar w:fldCharType="end"/>
      </w:r>
      <w:r w:rsidRPr="00761E69">
        <w:rPr>
          <w:rFonts w:ascii="Book Antiqua" w:hAnsi="Book Antiqua" w:cs="Arial"/>
          <w:kern w:val="0"/>
          <w:sz w:val="24"/>
          <w:szCs w:val="24"/>
        </w:rPr>
        <w:t>.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er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wer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n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data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or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dynamic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tates.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PLA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dministratio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ignificantly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lastRenderedPageBreak/>
        <w:t>reduce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houlder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everity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</w:t>
      </w:r>
      <w:r w:rsidRPr="00761E69">
        <w:rPr>
          <w:rFonts w:ascii="Book Antiqua" w:hAnsi="Book Antiqua" w:cs="Times New Roman"/>
          <w:sz w:val="24"/>
          <w:szCs w:val="24"/>
        </w:rPr>
        <w:t>SM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=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-0.273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Arial"/>
          <w:kern w:val="0"/>
          <w:sz w:val="24"/>
          <w:szCs w:val="24"/>
        </w:rPr>
        <w:t>95%CI: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-0.464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-0.082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097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I</w:t>
      </w:r>
      <w:r w:rsidRPr="00761E69">
        <w:rPr>
          <w:rFonts w:ascii="Book Antiqua" w:hAnsi="Book Antiqua" w:cs="Arial"/>
          <w:i/>
          <w:kern w:val="0"/>
          <w:sz w:val="24"/>
          <w:szCs w:val="24"/>
          <w:vertAlign w:val="superscript"/>
        </w:rPr>
        <w:t>2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39%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igur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E8517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>2E</w:t>
      </w:r>
      <w:r w:rsidRPr="00761E69">
        <w:rPr>
          <w:rFonts w:ascii="Book Antiqua" w:hAnsi="Book Antiqua" w:cs="Arial"/>
          <w:kern w:val="0"/>
          <w:sz w:val="24"/>
          <w:szCs w:val="24"/>
        </w:rPr>
        <w:t>)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n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ncidenc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</w:t>
      </w:r>
      <w:r w:rsidRPr="00761E69">
        <w:rPr>
          <w:rFonts w:ascii="Book Antiqua" w:hAnsi="Book Antiqua" w:cs="Times New Roman"/>
          <w:sz w:val="24"/>
          <w:szCs w:val="24"/>
        </w:rPr>
        <w:t>R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=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0.437;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2022F6" w:rsidRPr="00761E69">
        <w:rPr>
          <w:rFonts w:ascii="Book Antiqua" w:hAnsi="Book Antiqua" w:cs="Arial"/>
          <w:kern w:val="0"/>
          <w:sz w:val="24"/>
          <w:szCs w:val="24"/>
        </w:rPr>
        <w:t>95%CI: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299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639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&lt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001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I</w:t>
      </w:r>
      <w:r w:rsidRPr="00761E69">
        <w:rPr>
          <w:rFonts w:ascii="Book Antiqua" w:hAnsi="Book Antiqua" w:cs="Arial"/>
          <w:i/>
          <w:kern w:val="0"/>
          <w:sz w:val="24"/>
          <w:szCs w:val="24"/>
          <w:vertAlign w:val="superscript"/>
        </w:rPr>
        <w:t>2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68%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igur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E8517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>2F</w:t>
      </w:r>
      <w:r w:rsidRPr="00761E69">
        <w:rPr>
          <w:rFonts w:ascii="Book Antiqua" w:hAnsi="Book Antiqua" w:cs="Arial"/>
          <w:kern w:val="0"/>
          <w:sz w:val="24"/>
          <w:szCs w:val="24"/>
        </w:rPr>
        <w:t>).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kern w:val="0"/>
          <w:sz w:val="24"/>
          <w:szCs w:val="24"/>
        </w:rPr>
      </w:pPr>
      <w:r w:rsidRPr="00761E69">
        <w:rPr>
          <w:rFonts w:ascii="Book Antiqua" w:hAnsi="Book Antiqua" w:cs="Arial"/>
          <w:kern w:val="0"/>
          <w:sz w:val="24"/>
          <w:szCs w:val="24"/>
        </w:rPr>
        <w:t>Sensitivity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nalyses,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excep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or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n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cas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dynamic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bdomin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n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ubgrou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nalyses,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base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yp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f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loc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nesthesia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use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di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no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lleviat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ubstanti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heterogeneity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r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chang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ignificanc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f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esult.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kern w:val="0"/>
          <w:sz w:val="24"/>
          <w:szCs w:val="24"/>
        </w:rPr>
      </w:pP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61E69">
        <w:rPr>
          <w:rFonts w:ascii="Book Antiqua" w:hAnsi="Book Antiqua" w:cs="Times New Roman"/>
          <w:b/>
          <w:i/>
          <w:sz w:val="24"/>
          <w:szCs w:val="24"/>
        </w:rPr>
        <w:t>Publication</w:t>
      </w:r>
      <w:r w:rsidR="00761E69" w:rsidRPr="00761E69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i/>
          <w:sz w:val="24"/>
          <w:szCs w:val="24"/>
        </w:rPr>
        <w:t>bias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761E69">
        <w:rPr>
          <w:rFonts w:ascii="Book Antiqua" w:hAnsi="Book Antiqua" w:cs="Arial"/>
          <w:kern w:val="0"/>
          <w:sz w:val="24"/>
          <w:szCs w:val="24"/>
        </w:rPr>
        <w:t>A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unne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lo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wa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use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or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every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comparison,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n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l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data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displaye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ymmetric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ppearance.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esult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f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Egger’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es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ndicate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a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ublicatio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bia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wa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unlikely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or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l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utcomes: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esting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bdomin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076)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dynamic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bdomin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416)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viscer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143)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riet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508)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houlder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everity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683)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n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ncidenc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f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houlder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</w:t>
      </w:r>
      <w:r w:rsidRPr="00761E69">
        <w:rPr>
          <w:rFonts w:ascii="Book Antiqua" w:hAnsi="Book Antiqua" w:cs="Arial"/>
          <w:i/>
          <w:kern w:val="0"/>
          <w:sz w:val="24"/>
          <w:szCs w:val="24"/>
        </w:rPr>
        <w:t>P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0.239).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W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erforme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rim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n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il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nalyse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ssumptio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a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ublicatio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bia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wa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eviden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for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esting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bdomin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evaluat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influenc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f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ublicatio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bias.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esul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of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esting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abdominal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ai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remaine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ignifican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SMD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=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-0.914;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2022F6" w:rsidRPr="00761E69">
        <w:rPr>
          <w:rFonts w:ascii="Book Antiqua" w:hAnsi="Book Antiqua" w:cs="Arial"/>
          <w:kern w:val="0"/>
          <w:sz w:val="24"/>
          <w:szCs w:val="24"/>
        </w:rPr>
        <w:t>95%CI: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-1.182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o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-0.646),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which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suggest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that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publication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bia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was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unlikely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761E69">
        <w:rPr>
          <w:rFonts w:ascii="Book Antiqua" w:hAnsi="Book Antiqua" w:cs="Arial"/>
          <w:kern w:val="0"/>
          <w:sz w:val="24"/>
          <w:szCs w:val="24"/>
        </w:rPr>
        <w:t>(Figure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D635ED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>3</w:t>
      </w:r>
      <w:r w:rsidRPr="00761E69">
        <w:rPr>
          <w:rFonts w:ascii="Book Antiqua" w:hAnsi="Book Antiqua" w:cs="Arial"/>
          <w:kern w:val="0"/>
          <w:sz w:val="24"/>
          <w:szCs w:val="24"/>
        </w:rPr>
        <w:t>).</w:t>
      </w:r>
      <w:r w:rsidR="00761E69" w:rsidRPr="00761E69">
        <w:rPr>
          <w:rFonts w:ascii="Book Antiqua" w:hAnsi="Book Antiqua" w:cs="Arial"/>
          <w:kern w:val="0"/>
          <w:sz w:val="24"/>
          <w:szCs w:val="24"/>
        </w:rPr>
        <w:t xml:space="preserve"> 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kern w:val="0"/>
          <w:sz w:val="24"/>
          <w:szCs w:val="24"/>
        </w:rPr>
      </w:pP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br w:type="page"/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761E69">
        <w:rPr>
          <w:rFonts w:ascii="Book Antiqua" w:hAnsi="Book Antiqua" w:cs="Times New Roman"/>
          <w:b/>
          <w:sz w:val="24"/>
          <w:szCs w:val="24"/>
        </w:rPr>
        <w:lastRenderedPageBreak/>
        <w:t>DISCUSSION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ul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u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ta-analys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gges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o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houl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a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plain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chanism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evelopm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f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c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u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s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chanism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ultifactori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lear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nderstood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a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iti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issu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jur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u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allblad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mov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ro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iv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retch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er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ndings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aXNnYWFyZDwvQXV0aG9yPjxZZWFyPjIwMDE8L1llYXI+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aXNnYWFyZDwvQXV0aG9yPjxZZWFyPjIwMDE8L1llYXI+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4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neumoperitoneu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aus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retch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itoneu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aphragma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usc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ibers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hi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rritat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hren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er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ndings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aXNnYWFyZDwvQXV0aG9yPjxZZWFyPjIwMDE8L1llYXI+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aXNnYWFyZDwvQXV0aG9yPjxZZWFyPjIwMDE8L1llYXI+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="001A2696" w:rsidRPr="00761E69">
        <w:rPr>
          <w:rFonts w:ascii="Book Antiqua" w:hAnsi="Book Antiqua" w:cs="Times New Roman"/>
          <w:sz w:val="24"/>
          <w:szCs w:val="24"/>
          <w:vertAlign w:val="superscript"/>
        </w:rPr>
        <w:t>[2,</w:t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4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hren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er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nervat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gallblad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iver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er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har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m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out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erv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nervat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houlder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Vsc29uPC9BdXRob3I+PFllYXI+MjAwMzwvWWVhcj48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Vsc29uPC9BdXRob3I+PFllYXI+MjAwMzwvWWVhcj48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51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ssolv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arb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oxid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ibut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aphragma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rritation</w:t>
      </w:r>
      <w:r w:rsidRPr="00761E69">
        <w:rPr>
          <w:rFonts w:ascii="Book Antiqua" w:hAnsi="Book Antiqua" w:cs="Times New Roman"/>
          <w:sz w:val="24"/>
          <w:szCs w:val="24"/>
        </w:rPr>
        <w:fldChar w:fldCharType="begin"/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raper&lt;/Author&gt;&lt;Year&gt;1997&lt;/Year&gt;&lt;RecNum&gt;175&lt;/RecNum&gt;&lt;DisplayText&gt;&lt;style face="superscript"&gt;[52]&lt;/style&gt;&lt;/DisplayText&gt;&lt;record&gt;&lt;rec-number&gt;175&lt;/rec-number&gt;&lt;foreign-keys&gt;&lt;key app="EN" db-id="rdp9ppedz05vz6exff0xz29jwxd2s99fdpxr" timestamp="1430217967"&gt;175&lt;/key&gt;&lt;/foreign-keys&gt;&lt;ref-type name="Journal Article"&gt;17&lt;/ref-type&gt;&lt;contributors&gt;&lt;authors&gt;&lt;author&gt;Draper, K.&lt;/author&gt;&lt;author&gt;Jefson, R.&lt;/author&gt;&lt;author&gt;Jongeward, R., Jr.&lt;/author&gt;&lt;author&gt;McLeod, M.&lt;/author&gt;&lt;/authors&gt;&lt;/contributors&gt;&lt;auth-address&gt;Department of Surgery, Kalamazoo Center for Medical Studies, Michigan State University 49008-1284, USA.&lt;/auth-address&gt;&lt;titles&gt;&lt;title&gt;Duration of postlaparoscopic pneumoperitoneum&lt;/title&gt;&lt;secondary-title&gt;Surg Endosc&lt;/secondary-title&gt;&lt;alt-title&gt;Surgical endoscopy&lt;/alt-title&gt;&lt;/titles&gt;&lt;periodical&gt;&lt;full-title&gt;Surg Endosc&lt;/full-title&gt;&lt;abbr-1&gt;Surgical endoscopy&lt;/abbr-1&gt;&lt;/periodical&gt;&lt;alt-periodical&gt;&lt;full-title&gt;Surg Endosc&lt;/full-title&gt;&lt;abbr-1&gt;Surgical endoscopy&lt;/abbr-1&gt;&lt;/alt-periodical&gt;&lt;pages&gt;809-11&lt;/pages&gt;&lt;volume&gt;11&lt;/volume&gt;&lt;number&gt;8&lt;/number&gt;&lt;edition&gt;1997/08/01&lt;/edition&gt;&lt;keywords&gt;&lt;keyword&gt;Adolescent&lt;/keyword&gt;&lt;keyword&gt;Adult&lt;/keyword&gt;&lt;keyword&gt;Aged&lt;/keyword&gt;&lt;keyword&gt;Appendectomy&lt;/keyword&gt;&lt;keyword&gt;Cholecystectomy, Laparoscopic&lt;/keyword&gt;&lt;keyword&gt;Female&lt;/keyword&gt;&lt;keyword&gt;Hernia, Inguinal/surgery&lt;/keyword&gt;&lt;keyword&gt;Humans&lt;/keyword&gt;&lt;keyword&gt;*Laparoscopy/adverse effects&lt;/keyword&gt;&lt;keyword&gt;Male&lt;/keyword&gt;&lt;keyword&gt;Middle Aged&lt;/keyword&gt;&lt;keyword&gt;*Pneumoperitoneum, Artificial/adverse effects&lt;/keyword&gt;&lt;keyword&gt;Postoperative Complications&lt;/keyword&gt;&lt;keyword&gt;Time Factors&lt;/keyword&gt;&lt;/keywords&gt;&lt;dates&gt;&lt;year&gt;1997&lt;/year&gt;&lt;pub-dates&gt;&lt;date&gt;Aug&lt;/date&gt;&lt;/pub-dates&gt;&lt;/dates&gt;&lt;isbn&gt;0930-2794 (Print)&amp;#xD;0930-2794&lt;/isbn&gt;&lt;accession-num&gt;9266640&lt;/accession-num&gt;&lt;urls&gt;&lt;/urls&gt;&lt;remote-database-provider&gt;NLM&lt;/remote-database-provider&gt;&lt;language&gt;eng&lt;/language&gt;&lt;/record&gt;&lt;/Cite&gt;&lt;/EndNote&gt;</w:instrText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52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refor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duc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neumoperitoneu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ead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ferr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houlder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pi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pplic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A2696" w:rsidRPr="00761E69">
        <w:rPr>
          <w:rFonts w:ascii="Book Antiqua" w:hAnsi="Book Antiqua" w:cs="Times New Roman"/>
          <w:i/>
          <w:sz w:val="24"/>
          <w:szCs w:val="24"/>
        </w:rPr>
        <w:t>i.e.</w:t>
      </w:r>
      <w:r w:rsidRPr="00761E69">
        <w:rPr>
          <w:rFonts w:ascii="Book Antiqua" w:hAnsi="Book Antiqua" w:cs="Times New Roman"/>
          <w:sz w:val="24"/>
          <w:szCs w:val="24"/>
        </w:rPr>
        <w:t>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hibi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ges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lock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cicep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rom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re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issu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amag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itoneum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ystem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sorp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tic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roug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itone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rfa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a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ls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la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o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ges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ttenua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ciception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Whva2VocjwvQXV0aG9yPjxZZWFyPjIwMTA8L1llYXI+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Whva2VocjwvQXV0aG9yPjxZZWFyPjIwMTA8L1llYXI+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53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8D35A9">
        <w:rPr>
          <w:rFonts w:ascii="Book Antiqua" w:hAnsi="Book Antiqua" w:cs="Times New Roman"/>
          <w:sz w:val="24"/>
          <w:szCs w:val="24"/>
        </w:rPr>
        <w:t xml:space="preserve"> 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Mos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es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view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valu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ad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arg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r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f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par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iet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houl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v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b3JpczwvQXV0aG9yPjxZZWFyPjE5OTU8L1llYXI+PFJl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b3JpczwvQXV0aG9yPjxZZWFyPjE5OTU8L1llYXI+PFJl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="001A2696" w:rsidRPr="00761E69">
        <w:rPr>
          <w:rFonts w:ascii="Book Antiqua" w:hAnsi="Book Antiqua" w:cs="Times New Roman"/>
          <w:sz w:val="24"/>
          <w:szCs w:val="24"/>
          <w:vertAlign w:val="superscript"/>
        </w:rPr>
        <w:t>[18,34,</w:t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35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refor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pec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ul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oul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hibi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imila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endency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dministr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duc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ignifica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duc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t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f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ignificant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duc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iet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es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view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ul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a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plain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ffer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igin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iet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ges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avora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ecaus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im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jur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itone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avity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ll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iet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ess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mpon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omat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ig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duc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rgi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is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l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roca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sertion</w:t>
      </w:r>
      <w:r w:rsidRPr="00761E69">
        <w:rPr>
          <w:rFonts w:ascii="Book Antiqua" w:hAnsi="Book Antiqua" w:cs="Times New Roman"/>
          <w:sz w:val="24"/>
          <w:szCs w:val="24"/>
        </w:rPr>
        <w:fldChar w:fldCharType="begin"/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ills&lt;/Author&gt;&lt;Year&gt;2000&lt;/Year&gt;&lt;RecNum&gt;166&lt;/RecNum&gt;&lt;DisplayText&gt;&lt;style face="superscript"&gt;[2]&lt;/style&gt;&lt;/DisplayText&gt;&lt;record&gt;&lt;rec-number&gt;166&lt;/rec-number&gt;&lt;foreign-keys&gt;&lt;key app="EN" db-id="rdp9ppedz05vz6exff0xz29jwxd2s99fdpxr" timestamp="1430216821"&gt;166&lt;/key&gt;&lt;/foreign-keys&gt;&lt;ref-type name="Journal Article"&gt;17&lt;/ref-type&gt;&lt;contributors&gt;&lt;authors&gt;&lt;author&gt;Wills, V. L.&lt;/author&gt;&lt;author&gt;Hunt, D. R.&lt;/author&gt;&lt;/authors&gt;&lt;/contributors&gt;&lt;auth-address&gt;Upper Gastrointestinal Surgical Unit, Level 5, Suite 1, St George Private Medical Centre, South Street, Kogarah, 2217 New South Wales, Australia.&lt;/auth-address&gt;&lt;titles&gt;&lt;title&gt;Pain after laparoscopic cholecystectomy&lt;/title&gt;&lt;secondary-title&gt;Br J Surg&lt;/secondary-title&gt;&lt;alt-title&gt;The British journal of surgery&lt;/alt-title&gt;&lt;/titles&gt;&lt;periodical&gt;&lt;full-title&gt;Br J Surg&lt;/full-title&gt;&lt;abbr-1&gt;The British journal of surgery&lt;/abbr-1&gt;&lt;/periodical&gt;&lt;alt-periodical&gt;&lt;full-title&gt;Br J Surg&lt;/full-title&gt;&lt;abbr-1&gt;The British journal of surgery&lt;/abbr-1&gt;&lt;/alt-periodical&gt;&lt;pages&gt;273-84&lt;/pages&gt;&lt;volume&gt;87&lt;/volume&gt;&lt;number&gt;3&lt;/number&gt;&lt;edition&gt;2000/03/16&lt;/edition&gt;&lt;keywords&gt;&lt;keyword&gt;Anesthesia, Local&lt;/keyword&gt;&lt;keyword&gt;Anti-Inflammatory Agents, Non-Steroidal/therapeutic use&lt;/keyword&gt;&lt;keyword&gt;Cholecystectomy, Laparoscopic/*adverse effects&lt;/keyword&gt;&lt;keyword&gt;Clinical Trials as Topic&lt;/keyword&gt;&lt;keyword&gt;Humans&lt;/keyword&gt;&lt;keyword&gt;Insufflation&lt;/keyword&gt;&lt;keyword&gt;Pain Measurement&lt;/keyword&gt;&lt;keyword&gt;Pain, Postoperative/*etiology/physiopathology/prevention &amp;amp; control&lt;/keyword&gt;&lt;keyword&gt;Sodium Chloride/administration &amp;amp; dosage&lt;/keyword&gt;&lt;/keywords&gt;&lt;dates&gt;&lt;year&gt;2000&lt;/year&gt;&lt;pub-dates&gt;&lt;date&gt;Mar&lt;/date&gt;&lt;/pub-dates&gt;&lt;/dates&gt;&lt;isbn&gt;0007-1323 (Print)&amp;#xD;0007-1323&lt;/isbn&gt;&lt;accession-num&gt;10718794&lt;/accession-num&gt;&lt;urls&gt;&lt;/urls&gt;&lt;electronic-resource-num&gt;10.1046/j.1365-2168.2000.01374.x&lt;/electronic-resource-num&gt;&lt;remote-database-provider&gt;NLM&lt;/remote-database-provider&gt;&lt;language&gt;eng&lt;/language&gt;&lt;/record&gt;&lt;/Cite&gt;&lt;/EndNote&gt;</w:instrText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2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ig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iet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ppor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pplic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tic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roca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ser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ites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="001A2696" w:rsidRPr="00761E69">
        <w:rPr>
          <w:rFonts w:ascii="Book Antiqua" w:hAnsi="Book Antiqua" w:cs="Times New Roman"/>
          <w:i/>
          <w:sz w:val="24"/>
          <w:szCs w:val="24"/>
        </w:rPr>
        <w:t>i.e.</w:t>
      </w:r>
      <w:r w:rsidRPr="00761E69">
        <w:rPr>
          <w:rFonts w:ascii="Book Antiqua" w:hAnsi="Book Antiqua" w:cs="Times New Roman"/>
          <w:sz w:val="24"/>
          <w:szCs w:val="24"/>
        </w:rPr>
        <w:t>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ou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filtr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o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esthetic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oul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eneficial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v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vestig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lastRenderedPageBreak/>
        <w:t>wou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filtr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f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2l6aWRlczwvQXV0aG9yPjxZZWFyPjIwMTQ8L1llYXI+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2l6aWRlczwvQXV0aG9yPjxZZWFyPjIwMTQ8L1llYXI+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54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emonstr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avora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ul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gar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ol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refor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form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bgrou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ys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ou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filtration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owever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u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ta-analys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emonstr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iet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duc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ou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filtr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bgroup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hi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onsist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it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ul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eviou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Som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sess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ynam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t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oving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ughing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spiration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alsalva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ovem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emand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trac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imari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uscles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u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ugh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ee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spir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di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ovem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tra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</w: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b3JpczwvQXV0aG9yPjxZZWFyPjE5OTU8L1llYXI+PFJl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761E6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b3JpczwvQXV0aG9yPjxZZWFyPjE5OTU8L1llYXI+PFJl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</w:fldData>
        </w:fldChar>
      </w:r>
      <w:r w:rsidRPr="00761E6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</w:r>
      <w:r w:rsidRPr="00761E69">
        <w:rPr>
          <w:rFonts w:ascii="Book Antiqua" w:hAnsi="Book Antiqua" w:cs="Times New Roman"/>
          <w:sz w:val="24"/>
          <w:szCs w:val="24"/>
        </w:rPr>
        <w:fldChar w:fldCharType="separate"/>
      </w:r>
      <w:r w:rsidRPr="00761E69">
        <w:rPr>
          <w:rFonts w:ascii="Book Antiqua" w:hAnsi="Book Antiqua" w:cs="Times New Roman"/>
          <w:sz w:val="24"/>
          <w:szCs w:val="24"/>
          <w:vertAlign w:val="superscript"/>
        </w:rPr>
        <w:t>[34]</w:t>
      </w:r>
      <w:r w:rsidRPr="00761E69">
        <w:rPr>
          <w:rFonts w:ascii="Book Antiqua" w:hAnsi="Book Antiqua" w:cs="Times New Roman"/>
          <w:sz w:val="24"/>
          <w:szCs w:val="24"/>
        </w:rPr>
        <w:fldChar w:fldCharType="end"/>
      </w:r>
      <w:r w:rsidRPr="00761E69">
        <w:rPr>
          <w:rFonts w:ascii="Book Antiqua" w:hAnsi="Book Antiqua" w:cs="Times New Roman"/>
          <w:sz w:val="24"/>
          <w:szCs w:val="24"/>
        </w:rPr>
        <w:t>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a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yp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ovem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gges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ggrav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riet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ignificantl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lleviat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ynam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es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ta-analysis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u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ul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veal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te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a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presen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hi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orsen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ugh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spiration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refor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form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bgrou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ys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vestiga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ur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ugh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spir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sump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a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u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ul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ynam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oul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ltered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owever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bgrou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ys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i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l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ult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ese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view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imi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bstanti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eterogenei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etwee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quali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an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tenti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ourc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lini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thodologica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heterogeneity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ch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ose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centration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olum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im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it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dministration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olum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ressur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neumoperitoneum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ges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tho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ur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stoperat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eriod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ri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du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nsitivi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ubgroup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ys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o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om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ssi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actors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bu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ul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si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ll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s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actor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u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ysis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econd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qualit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clud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ie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imited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Notwithstand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imitation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u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udy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w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irs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ta-analysi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o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valuat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th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haracteristic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ft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pplicati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s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igorou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methodology.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conclusion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PL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algesi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djuvan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tients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undergo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LC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xhibite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favorabl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effect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o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ostoperative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bdomin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visceral,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nd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houlder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dur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a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resting</w:t>
      </w:r>
      <w:r w:rsidR="00761E69" w:rsidRPr="00761E69">
        <w:rPr>
          <w:rFonts w:ascii="Book Antiqua" w:hAnsi="Book Antiqua" w:cs="Times New Roman"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sz w:val="24"/>
          <w:szCs w:val="24"/>
        </w:rPr>
        <w:t>state.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219" w:name="OLE_LINK614"/>
      <w:bookmarkStart w:id="220" w:name="OLE_LINK615"/>
      <w:bookmarkStart w:id="221" w:name="OLE_LINK843"/>
      <w:bookmarkStart w:id="222" w:name="OLE_LINK844"/>
      <w:r w:rsidRPr="00761E69">
        <w:rPr>
          <w:rFonts w:ascii="Book Antiqua" w:hAnsi="Book Antiqua" w:cs="Times New Roman"/>
          <w:b/>
          <w:sz w:val="24"/>
          <w:szCs w:val="24"/>
        </w:rPr>
        <w:lastRenderedPageBreak/>
        <w:t>COMMENTS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761E69">
        <w:rPr>
          <w:rFonts w:ascii="Book Antiqua" w:hAnsi="Book Antiqua"/>
          <w:b/>
          <w:bCs/>
          <w:i/>
          <w:sz w:val="24"/>
          <w:szCs w:val="24"/>
        </w:rPr>
        <w:t>Background</w:t>
      </w:r>
    </w:p>
    <w:bookmarkEnd w:id="219"/>
    <w:bookmarkEnd w:id="220"/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761E69">
        <w:rPr>
          <w:rFonts w:ascii="Book Antiqua" w:hAnsi="Book Antiqua"/>
          <w:sz w:val="24"/>
          <w:szCs w:val="24"/>
        </w:rPr>
        <w:t>Laparoscop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holecystectom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(LC)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widel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erform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becaus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benefit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ssociat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with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ow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vasiveness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bu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tient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til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xperienc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ignifican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ostoperativ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Numerou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tudie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demonstrat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rapeut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trategie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fo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ft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C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cluding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dministrati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traperitone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oc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esthet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(IPLA)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r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wer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re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ype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haracteristic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ft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C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visceral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rietal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hould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woul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b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benefici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fo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ostoperativ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managemen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o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rovid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videnc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ffec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PLA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ft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C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refore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EA3EB5">
        <w:rPr>
          <w:rFonts w:ascii="Book Antiqua" w:eastAsia="SimSun" w:hAnsi="Book Antiqua" w:hint="eastAsia"/>
          <w:sz w:val="24"/>
          <w:szCs w:val="24"/>
          <w:lang w:eastAsia="zh-CN"/>
        </w:rPr>
        <w:t>the author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ystematicall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valuat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ffec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PLA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haracteristic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ft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C.</w:t>
      </w:r>
      <w:r w:rsidR="00761E69" w:rsidRPr="00761E69">
        <w:rPr>
          <w:rFonts w:ascii="Book Antiqua" w:hAnsi="Book Antiqua"/>
          <w:b/>
          <w:bCs/>
          <w:i/>
          <w:sz w:val="24"/>
          <w:szCs w:val="24"/>
        </w:rPr>
        <w:t xml:space="preserve"> 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761E69">
        <w:rPr>
          <w:rFonts w:ascii="Book Antiqua" w:hAnsi="Book Antiqua"/>
          <w:b/>
          <w:bCs/>
          <w:i/>
          <w:sz w:val="24"/>
          <w:szCs w:val="24"/>
        </w:rPr>
        <w:t>Research</w:t>
      </w:r>
      <w:r w:rsidR="00761E69" w:rsidRPr="00761E69">
        <w:rPr>
          <w:rFonts w:ascii="Book Antiqua" w:hAnsi="Book Antiqua"/>
          <w:b/>
          <w:bCs/>
          <w:i/>
          <w:sz w:val="24"/>
          <w:szCs w:val="24"/>
        </w:rPr>
        <w:t xml:space="preserve"> </w:t>
      </w:r>
      <w:r w:rsidRPr="00761E69">
        <w:rPr>
          <w:rFonts w:ascii="Book Antiqua" w:hAnsi="Book Antiqua"/>
          <w:b/>
          <w:bCs/>
          <w:i/>
          <w:sz w:val="24"/>
          <w:szCs w:val="24"/>
        </w:rPr>
        <w:t>frontiers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61E69">
        <w:rPr>
          <w:rFonts w:ascii="Book Antiqua" w:hAnsi="Book Antiqua"/>
          <w:sz w:val="24"/>
          <w:szCs w:val="24"/>
        </w:rPr>
        <w:t>Postoperativ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managemen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mportan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ssu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C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Recen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recogniti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differen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omponent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uggest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a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trategie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fo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rap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houl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focu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haracteristic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bas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i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rigins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urrently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haracteristic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r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ignificantl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romising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ubject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research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i/>
          <w:sz w:val="24"/>
          <w:szCs w:val="24"/>
        </w:rPr>
      </w:pPr>
      <w:r w:rsidRPr="00761E69">
        <w:rPr>
          <w:rFonts w:ascii="Book Antiqua" w:hAnsi="Book Antiqua"/>
          <w:b/>
          <w:bCs/>
          <w:i/>
          <w:sz w:val="24"/>
          <w:szCs w:val="24"/>
        </w:rPr>
        <w:t>Innovations</w:t>
      </w:r>
      <w:r w:rsidR="00761E69" w:rsidRPr="00761E69">
        <w:rPr>
          <w:rFonts w:ascii="Book Antiqua" w:hAnsi="Book Antiqua"/>
          <w:b/>
          <w:bCs/>
          <w:i/>
          <w:sz w:val="24"/>
          <w:szCs w:val="24"/>
        </w:rPr>
        <w:t xml:space="preserve"> </w:t>
      </w:r>
      <w:r w:rsidRPr="00761E69">
        <w:rPr>
          <w:rFonts w:ascii="Book Antiqua" w:hAnsi="Book Antiqua"/>
          <w:b/>
          <w:bCs/>
          <w:i/>
          <w:sz w:val="24"/>
          <w:szCs w:val="24"/>
        </w:rPr>
        <w:t>and</w:t>
      </w:r>
      <w:r w:rsidR="00761E69" w:rsidRPr="00761E69">
        <w:rPr>
          <w:rFonts w:ascii="Book Antiqua" w:hAnsi="Book Antiqua"/>
          <w:b/>
          <w:bCs/>
          <w:i/>
          <w:sz w:val="24"/>
          <w:szCs w:val="24"/>
        </w:rPr>
        <w:t xml:space="preserve"> </w:t>
      </w:r>
      <w:r w:rsidRPr="00761E69">
        <w:rPr>
          <w:rFonts w:ascii="Book Antiqua" w:hAnsi="Book Antiqua"/>
          <w:b/>
          <w:bCs/>
          <w:i/>
          <w:sz w:val="24"/>
          <w:szCs w:val="24"/>
        </w:rPr>
        <w:t>breakthroughs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223" w:name="OLE_LINK1860"/>
      <w:bookmarkStart w:id="224" w:name="OLE_LINK1861"/>
      <w:r w:rsidRPr="00761E69">
        <w:rPr>
          <w:rFonts w:ascii="Book Antiqua" w:hAnsi="Book Antiqua"/>
          <w:sz w:val="24"/>
          <w:szCs w:val="24"/>
        </w:rPr>
        <w:t>Sever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meta-analyse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wer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erformed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bu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no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tudie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ystematicall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valuat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ffec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PLA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omponent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ft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C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tud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firs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repor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meta-analys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o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vestigat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ffec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PLA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haracteristic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ft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C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761E69">
        <w:rPr>
          <w:rFonts w:ascii="Book Antiqua" w:hAnsi="Book Antiqua"/>
          <w:b/>
          <w:bCs/>
          <w:i/>
          <w:sz w:val="24"/>
          <w:szCs w:val="24"/>
        </w:rPr>
        <w:t>Applications</w:t>
      </w:r>
      <w:r w:rsidR="00761E69" w:rsidRPr="00761E69">
        <w:rPr>
          <w:rFonts w:ascii="Book Antiqua" w:hAnsi="Book Antiqua"/>
          <w:b/>
          <w:bCs/>
          <w:i/>
          <w:sz w:val="24"/>
          <w:szCs w:val="24"/>
        </w:rPr>
        <w:t xml:space="preserve"> </w:t>
      </w:r>
    </w:p>
    <w:bookmarkEnd w:id="223"/>
    <w:bookmarkEnd w:id="224"/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61E69">
        <w:rPr>
          <w:rFonts w:ascii="Book Antiqua" w:hAnsi="Book Antiqua"/>
          <w:sz w:val="24"/>
          <w:szCs w:val="24"/>
        </w:rPr>
        <w:t>Th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meta-analys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rovide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videnc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ffec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PLA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haracteristic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ft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uggest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mor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ffectiv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rapeut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pproach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bas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omponent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ft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C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761E69">
        <w:rPr>
          <w:rFonts w:ascii="Book Antiqua" w:hAnsi="Book Antiqua"/>
          <w:b/>
          <w:bCs/>
          <w:i/>
          <w:sz w:val="24"/>
          <w:szCs w:val="24"/>
        </w:rPr>
        <w:t>Terminology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225" w:name="OLE_LINK2204"/>
      <w:bookmarkStart w:id="226" w:name="OLE_LINK2135"/>
      <w:bookmarkStart w:id="227" w:name="OLE_LINK2585"/>
      <w:bookmarkStart w:id="228" w:name="OLE_LINK2586"/>
      <w:bookmarkStart w:id="229" w:name="OLE_LINK2709"/>
      <w:bookmarkStart w:id="230" w:name="OLE_LINK2926"/>
      <w:bookmarkStart w:id="231" w:name="OLE_LINK678"/>
      <w:bookmarkStart w:id="232" w:name="OLE_LINK679"/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haracteristic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ft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r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ompos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visceral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rietal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hould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Viscer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hould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r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ssociat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with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neumoperitoneum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during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lastRenderedPageBreak/>
        <w:t>laparoscop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urgery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riet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ink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o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roca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cisions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rigin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s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omponent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r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different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distinc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rapeut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pproache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houl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b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distinguished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PLA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resen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tud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reduc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viscer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hould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ft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C,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which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uggest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a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traperitoneall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dminister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oc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esthet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xert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alges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effec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viscera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eritoneum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a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r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ffecte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b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urgery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d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neumoperitoneum.</w:t>
      </w:r>
      <w:r w:rsidR="008D35A9">
        <w:rPr>
          <w:rFonts w:ascii="Book Antiqua" w:hAnsi="Book Antiqua"/>
          <w:sz w:val="24"/>
          <w:szCs w:val="24"/>
        </w:rPr>
        <w:t xml:space="preserve"> </w:t>
      </w: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</w:p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761E69">
        <w:rPr>
          <w:rFonts w:ascii="Book Antiqua" w:hAnsi="Book Antiqua"/>
          <w:b/>
          <w:bCs/>
          <w:i/>
          <w:sz w:val="24"/>
          <w:szCs w:val="24"/>
        </w:rPr>
        <w:t>Peer</w:t>
      </w:r>
      <w:r w:rsidR="001A2696" w:rsidRPr="00761E69">
        <w:rPr>
          <w:rFonts w:ascii="Book Antiqua" w:eastAsia="SimSun" w:hAnsi="Book Antiqua"/>
          <w:b/>
          <w:bCs/>
          <w:i/>
          <w:sz w:val="24"/>
          <w:szCs w:val="24"/>
          <w:lang w:eastAsia="zh-CN"/>
        </w:rPr>
        <w:t>-</w:t>
      </w:r>
      <w:r w:rsidRPr="00761E69">
        <w:rPr>
          <w:rFonts w:ascii="Book Antiqua" w:hAnsi="Book Antiqua"/>
          <w:b/>
          <w:bCs/>
          <w:i/>
          <w:sz w:val="24"/>
          <w:szCs w:val="24"/>
        </w:rPr>
        <w:t>review</w:t>
      </w:r>
    </w:p>
    <w:bookmarkEnd w:id="221"/>
    <w:bookmarkEnd w:id="222"/>
    <w:bookmarkEnd w:id="225"/>
    <w:bookmarkEnd w:id="226"/>
    <w:bookmarkEnd w:id="227"/>
    <w:bookmarkEnd w:id="228"/>
    <w:bookmarkEnd w:id="229"/>
    <w:bookmarkEnd w:id="230"/>
    <w:bookmarkEnd w:id="231"/>
    <w:bookmarkEnd w:id="232"/>
    <w:p w:rsidR="00A51053" w:rsidRPr="00761E69" w:rsidRDefault="00A51053" w:rsidP="001A2696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uthor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meta-analys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resen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pplicati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valu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f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ntraperitone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oc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esthetic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o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ain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fte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C.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Th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rticl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s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valuable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for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clinic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physicians.</w:t>
      </w:r>
    </w:p>
    <w:p w:rsidR="00A51053" w:rsidRPr="00761E69" w:rsidRDefault="00A51053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761E69">
        <w:rPr>
          <w:rFonts w:ascii="Book Antiqua" w:hAnsi="Book Antiqua" w:cs="Times New Roman"/>
          <w:b/>
          <w:sz w:val="24"/>
          <w:szCs w:val="24"/>
        </w:rPr>
        <w:br w:type="page"/>
      </w:r>
    </w:p>
    <w:p w:rsidR="00A6675C" w:rsidRPr="00761E69" w:rsidRDefault="005107C0" w:rsidP="001A269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761E69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Soper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NJ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tockman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T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unnega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L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shle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W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ew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'gol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tandard'?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rch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2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27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917-21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iscuss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921-3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386505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Wills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VL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un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R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Br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0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87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73-284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718794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46/j.1365-2168.2000.01374.x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Ure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BM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roid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pangenberg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W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ietrich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eferi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eugebau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ensit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caliz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lysi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edictor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eopera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ymptom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opera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vent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dos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4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8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90-9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8165491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Bisgaard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T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ehle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osenbe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valescenc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ur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1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67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84-9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1266262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80/110241501750070510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5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Boddy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P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eht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hode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ffec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esthesi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ystemat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view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eta-analysi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esth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al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6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03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682-688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6931681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213/01.ane.0000226268.06279.5a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Gupta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esthesi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lie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--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ystemat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view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Best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Pract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Res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Clin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aesthesio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5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9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75-292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5966498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7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Gurusamy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KS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agendra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uerrin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P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o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Zinnuroglu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avids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R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esthet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still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versu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esthet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still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Cochrane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Database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yst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Rev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4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D007337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4627292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02/14651858.CD007337.pub3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8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Kahokehr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ammou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oop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il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G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us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esthet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ystemat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view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etaanalysi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rial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Hepatobiliary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Pancreat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c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0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7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637-65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393755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07/s00534-010-0271-7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9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iggin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P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ree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chra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andbook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ystemat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view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ervention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Vers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5.1.0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chra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llabor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1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ltman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DG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l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M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tatistic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ote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Unit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lysi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BMJ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7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14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874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9224131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lastRenderedPageBreak/>
        <w:t>11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Higgins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JP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omps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G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eek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J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ltma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G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easuri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consistenc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eta-analyse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BMJ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3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27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557-560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2958120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136/bmj.327.7414.557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2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hmed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BH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hm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a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wa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ZT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l-Aal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Y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ilkenn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rland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l-Chalab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ras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lraw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J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ost-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ffect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esthetic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trol--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ospec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uble-blind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lacebo-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rial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m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8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74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-209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8376682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3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lkhamesi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NA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eck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H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max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arz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W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erosoliz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duce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ostopera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urger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ospec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uble-blind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lini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rial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dos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7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21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602-60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7180268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07/s00464-006-9087-6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4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Barczyński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M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onturek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erma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M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uperiorit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eemp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lgesi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with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still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efor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th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a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re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neumoperitoneum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uble-blin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lacebo-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tud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dos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6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20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88-1093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6703434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07/s00464-005-0458-1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5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Ingelmo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PM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ccier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omain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ahillioglu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arbagnat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art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ossin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V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acch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V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cardill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mett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osh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P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umagall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iemunsch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ebuliz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o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tro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uble-blin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lacebo-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rial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Br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aesth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3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10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800-80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329327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93/bja/aes495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Karaaslan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D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ivac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G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kbulu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ilek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N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eemp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lgesi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tud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Prac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6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6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37-241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7129304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111/j.1533-2500.2006.00092.x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7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Kucuk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C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adiogullar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anol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avl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lacebo-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mparis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o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still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eventi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ostopera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Toda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7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7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96-400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7468821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07/s00595-006-3408-1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8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Lee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IO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im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H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o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H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e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K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im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S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YS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im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H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ffec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imi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cision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lastRenderedPageBreak/>
        <w:t>bupivacaine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Can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aesth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1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48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545-550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1444448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07/bf03016830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Louizos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A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adzili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J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eandro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ouroukl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K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eorgiou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G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rami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P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ostopera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lie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lacebo-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uble-bli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ri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eincision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filtr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still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evo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0.25%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dos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5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9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503-150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6328673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07/s00464-005-3002-4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Pappas-Gogos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G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simogianni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E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Ziko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ika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anatak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simoyianni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C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eincision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o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lu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orm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al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fus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ostopera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lie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uble-bli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rial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dos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8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22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36-2045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8270769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07/s00464-008-9762-x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1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Pasqualucci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tard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ro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U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l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errosu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nin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orrentin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sett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resadol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ffect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esthet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lges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quirement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ndocr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spons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uble-bli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tud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Laparoendosc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4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4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05-412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7881144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2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Pasqualucci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geli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V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tard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lò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errosu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nin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sett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resadol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eemp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lgesia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esthet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uble-blin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lacebo-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tud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esthesiolog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6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85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1-20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8694355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3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Rademaker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BM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alkma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J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doom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Wi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inger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esthetic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ffect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ostopera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etabol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sponse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u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unction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Br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aesth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4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72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63-26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8130042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4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Raetzell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M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ai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chröd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Wul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pplic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uri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--risk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enefit?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esth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al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5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81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967-972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7486086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5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Scheinin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B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ellokumpu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indgre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aglu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osenbe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H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ffec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cta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aesthesiol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c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5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9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5-198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7793186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lastRenderedPageBreak/>
        <w:t>2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Golubovi</w:t>
      </w:r>
      <w:r w:rsidRPr="001A2696">
        <w:rPr>
          <w:rFonts w:ascii="Book Antiqua" w:eastAsia="MS Mincho" w:hAnsi="Book Antiqua" w:cs="MS Mincho"/>
          <w:b/>
          <w:bCs/>
          <w:kern w:val="0"/>
          <w:sz w:val="24"/>
          <w:szCs w:val="24"/>
          <w:lang w:eastAsia="zh-CN"/>
        </w:rPr>
        <w:t>ć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S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olubovi</w:t>
      </w:r>
      <w:r w:rsidRPr="001A2696">
        <w:rPr>
          <w:rFonts w:ascii="Book Antiqua" w:eastAsia="MS Mincho" w:hAnsi="Book Antiqua" w:cs="MS Mincho"/>
          <w:kern w:val="0"/>
          <w:sz w:val="24"/>
          <w:szCs w:val="24"/>
          <w:lang w:eastAsia="zh-CN"/>
        </w:rPr>
        <w:t>ć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V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indri</w:t>
      </w:r>
      <w:r w:rsidRPr="001A2696">
        <w:rPr>
          <w:rFonts w:ascii="Book Antiqua" w:eastAsia="MS Mincho" w:hAnsi="Book Antiqua" w:cs="MS Mincho"/>
          <w:kern w:val="0"/>
          <w:sz w:val="24"/>
          <w:szCs w:val="24"/>
          <w:lang w:eastAsia="zh-CN"/>
        </w:rPr>
        <w:t>ć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-Stanc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okmadzi</w:t>
      </w:r>
      <w:r w:rsidRPr="001A2696">
        <w:rPr>
          <w:rFonts w:ascii="Book Antiqua" w:eastAsia="MS Mincho" w:hAnsi="Book Antiqua" w:cs="MS Mincho"/>
          <w:kern w:val="0"/>
          <w:sz w:val="24"/>
          <w:szCs w:val="24"/>
          <w:lang w:eastAsia="zh-CN"/>
        </w:rPr>
        <w:t>ć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V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lgesi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versu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with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ramadol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Coll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tropo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9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3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99-302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408641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7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Jabbour-Khoury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SI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abbou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S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erge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J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za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S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youb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hour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venou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oute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lie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SL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>2005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9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16-321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6121879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8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Lepner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U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oroshin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amarüte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ostopera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lie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s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ospec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uble-bli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lini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rial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cand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3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92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21-124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2841551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9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Tsimoyiannis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EC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lantzouni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ekka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T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iaka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abar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zourou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orm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al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fus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duc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ostopera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Laparosc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dos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8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8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16-420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9864106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0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Yang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SY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a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J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h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Y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aek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W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u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YH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Y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fficac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venou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ido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lie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Int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Med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Re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4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42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07-319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4648482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177/0300060513505493]</w:t>
      </w:r>
    </w:p>
    <w:p w:rsidR="001A2696" w:rsidRPr="001A2696" w:rsidRDefault="001A2696" w:rsidP="001A2696">
      <w:pPr>
        <w:widowControl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761E69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>31</w:t>
      </w:r>
      <w:r w:rsidR="00761E69" w:rsidRPr="00761E69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Cha</w:t>
      </w:r>
      <w:r w:rsidR="00761E69" w:rsidRPr="00761E69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SM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a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aek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W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u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YH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o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H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im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G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YS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J,Ch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YJ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eritro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o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ospective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uble-bli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rial.</w:t>
      </w:r>
      <w:r w:rsidR="00761E69" w:rsidRPr="00761E69">
        <w:rPr>
          <w:rFonts w:ascii="Book Antiqua" w:eastAsia="SimSun" w:hAnsi="Book Antiqua" w:cs="SimSun"/>
          <w:i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i/>
          <w:kern w:val="0"/>
          <w:sz w:val="24"/>
          <w:szCs w:val="24"/>
          <w:lang w:eastAsia="zh-CN"/>
        </w:rPr>
        <w:t>J</w:t>
      </w:r>
      <w:r w:rsidR="00761E69" w:rsidRPr="00761E69">
        <w:rPr>
          <w:rFonts w:ascii="Book Antiqua" w:eastAsia="SimSun" w:hAnsi="Book Antiqua" w:cs="SimSun"/>
          <w:i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i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i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i/>
          <w:kern w:val="0"/>
          <w:sz w:val="24"/>
          <w:szCs w:val="24"/>
          <w:lang w:eastAsia="zh-CN"/>
        </w:rPr>
        <w:t>Res</w:t>
      </w:r>
      <w:r w:rsidR="00761E69" w:rsidRPr="00761E69">
        <w:rPr>
          <w:rFonts w:ascii="Book Antiqua" w:eastAsia="SimSun" w:hAnsi="Book Antiqua" w:cs="SimSun"/>
          <w:i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2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175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51-258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1658722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16/j.jss.2011.04.033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2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Yeh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CN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sa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Y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e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T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Wa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Y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iu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YY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ia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C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sieh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J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C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a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YY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e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F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lie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rom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mbin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wou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esthesi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tient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wh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underg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BMC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4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4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8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4886449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186/1471-2482-14-28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3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Garcia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JB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lenca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úni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anto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E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dministr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50%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nantiomer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xces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(S75-R25)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ostopera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lgesi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]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Rev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Bras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estesio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7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57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44-355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462110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lastRenderedPageBreak/>
        <w:t>34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Joris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J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ir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ri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Weert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m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aracteristic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ffec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esth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al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5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81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79-384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7618731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5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Labaille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T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azoi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X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quer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X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ranc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enhamou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lini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fficac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harmacokinetic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o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esth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al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2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94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0-15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abl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tent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1772809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Ng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wam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mith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oberts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loy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M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evo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with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pinephr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usefu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lgesi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llowi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?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rial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ur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aesthesio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4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21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653-657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5473621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7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lper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I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Ulukay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rtu</w:t>
      </w:r>
      <w:r w:rsidRPr="001A2696">
        <w:rPr>
          <w:rFonts w:ascii="Book Antiqua" w:eastAsia="MS Mincho" w:hAnsi="Book Antiqua" w:cs="MS Mincho"/>
          <w:kern w:val="0"/>
          <w:sz w:val="24"/>
          <w:szCs w:val="24"/>
          <w:lang w:eastAsia="zh-CN"/>
        </w:rPr>
        <w:t>ğ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u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V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aka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Uya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alcio</w:t>
      </w:r>
      <w:r w:rsidRPr="001A2696">
        <w:rPr>
          <w:rFonts w:ascii="Book Antiqua" w:eastAsia="MS Mincho" w:hAnsi="Book Antiqua" w:cs="MS Mincho"/>
          <w:kern w:val="0"/>
          <w:sz w:val="24"/>
          <w:szCs w:val="24"/>
          <w:lang w:eastAsia="zh-CN"/>
        </w:rPr>
        <w:t>ğ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u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ffect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evo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ospective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uble-blind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tud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gr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9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21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41-145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27533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8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lper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I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Ulukay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Yükse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Uya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alc</w:t>
      </w:r>
      <w:r w:rsidRPr="001A2696">
        <w:rPr>
          <w:rFonts w:ascii="Book Antiqua" w:eastAsia="MS Mincho" w:hAnsi="Book Antiqua" w:cs="MS Mincho"/>
          <w:kern w:val="0"/>
          <w:sz w:val="24"/>
          <w:szCs w:val="24"/>
          <w:lang w:eastAsia="zh-CN"/>
        </w:rPr>
        <w:t>ı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</w:t>
      </w:r>
      <w:r w:rsidRPr="001A2696">
        <w:rPr>
          <w:rFonts w:ascii="Book Antiqua" w:eastAsia="MS Mincho" w:hAnsi="Book Antiqua" w:cs="MS Mincho"/>
          <w:kern w:val="0"/>
          <w:sz w:val="24"/>
          <w:szCs w:val="24"/>
          <w:lang w:eastAsia="zh-CN"/>
        </w:rPr>
        <w:t>ğ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u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ffect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mbin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cision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evo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efor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urger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gr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4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26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7-112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5205408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5505/agri.2014.42650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9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Chundrigar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T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edge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R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orri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tamataki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D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ffec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lie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n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R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Coll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g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3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75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37-439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8285548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0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Elfberg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BA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jövall-Mjöbe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e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o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ffectivel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duc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lacebo-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uble-bli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tud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Laparosc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dosc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Percutan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Tech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0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0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57-359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1147908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1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Elhakim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M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lkot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l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ahou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M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ido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ostopera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cta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aesthesiol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c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0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44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80-284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714840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2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El-Labban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GM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okkam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N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l-Labba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ors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aad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eissam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incision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v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filtr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esthet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trolli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arl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lastRenderedPageBreak/>
        <w:t>post-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Minim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ccess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1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7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73-177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2022099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4103/0972-9941.83508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3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Hilvering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B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raaism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W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va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il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Valk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ofma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E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ste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C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lini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ri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mbin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eincision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filtr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still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evo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ostopera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Br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1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98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784-789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141299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02/bjs.7435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4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Maestroni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U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ortin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evit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ou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ora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oha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runald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ni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vanell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squalucc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nin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ew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etho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eemp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lgesi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dos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2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6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336-1340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1988800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07/s00464-001-9181-8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5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Mraovi</w:t>
      </w:r>
      <w:r w:rsidRPr="001A2696">
        <w:rPr>
          <w:rFonts w:ascii="Book Antiqua" w:eastAsia="MS Mincho" w:hAnsi="Book Antiqua" w:cs="MS Mincho"/>
          <w:b/>
          <w:bCs/>
          <w:kern w:val="0"/>
          <w:sz w:val="24"/>
          <w:szCs w:val="24"/>
          <w:lang w:eastAsia="zh-CN"/>
        </w:rPr>
        <w:t>ć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B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urisi</w:t>
      </w:r>
      <w:r w:rsidRPr="001A2696">
        <w:rPr>
          <w:rFonts w:ascii="Book Antiqua" w:eastAsia="MS Mincho" w:hAnsi="Book Antiqua" w:cs="MS Mincho"/>
          <w:kern w:val="0"/>
          <w:sz w:val="24"/>
          <w:szCs w:val="24"/>
          <w:lang w:eastAsia="zh-CN"/>
        </w:rPr>
        <w:t>ć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ogler-Majer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V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ust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lgesi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cta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aesthesiol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c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7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41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3-19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9062598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Szem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JW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yd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ari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uble-blind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valu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v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al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duc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ostopera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ause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dos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6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0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4-48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8711605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7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Zimmer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PW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cCan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J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'Brie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M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us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suflow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evic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uri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sult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ospec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uble-bli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rial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dos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0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24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524-1527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08156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07/s00464-009-0804-9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8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Niknam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F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axen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ile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dak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UU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ekis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e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rrig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ubdiaphragmat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g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with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o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duc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cidenc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igh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hould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ip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?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ospec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uble-blind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ontroll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tud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m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4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80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17-E18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4401503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9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Cunniffe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MG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cAnen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J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a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A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allear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lyn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rospec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andomiz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ri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opera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rrig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anagemen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houlder-tip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llowin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m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8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76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58-261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9776154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lastRenderedPageBreak/>
        <w:t>50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Gharaibeh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KI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l-Jaber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M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still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allbladd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e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e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t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ecreas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hould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in?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Laparoendosc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dv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Tech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0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0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37-141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883990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51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Paulson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J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elling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agule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W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us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upivacain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o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ecreas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ength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ta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lectiv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atients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m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3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69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75-28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iscuss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75-28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2716083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52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Draper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K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efs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ongewar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cLeo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ur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ost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neumoperitoneum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dos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7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1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809-811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9266640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53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Kahokehr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ammou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Vath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ayl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tapelberg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il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G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ystem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evel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f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esthet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fte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-peritone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pplication--a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ystemat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eview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naesth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Intensive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Care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0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8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623-638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715724]</w:t>
      </w:r>
    </w:p>
    <w:p w:rsidR="001A2696" w:rsidRPr="001A2696" w:rsidRDefault="001A2696" w:rsidP="001A2696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54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Loizides</w:t>
      </w:r>
      <w:r w:rsidR="00761E69" w:rsidRPr="00761E69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S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urusamy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S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agendra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oss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uerrini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P,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avids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R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Wound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filtration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with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ocal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naesthet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gents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or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laparoscopic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holecystectomy.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Cochrane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Database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yst</w:t>
      </w:r>
      <w:r w:rsidR="00761E69" w:rsidRPr="00761E69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Rev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4;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D007049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[PMID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4619479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I:</w:t>
      </w:r>
      <w:r w:rsidR="00761E69" w:rsidRPr="00761E69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</w:t>
      </w:r>
      <w:r w:rsidRPr="001A2696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.1002/14651858.CD007049.pub2]</w:t>
      </w:r>
    </w:p>
    <w:p w:rsidR="00A86784" w:rsidRPr="00761E69" w:rsidRDefault="001A2696" w:rsidP="001A2696">
      <w:pPr>
        <w:spacing w:line="360" w:lineRule="auto"/>
        <w:ind w:left="360" w:hangingChars="150" w:hanging="360"/>
        <w:jc w:val="right"/>
        <w:rPr>
          <w:rFonts w:ascii="Book Antiqua" w:hAnsi="Book Antiqua"/>
          <w:b/>
          <w:bCs/>
          <w:sz w:val="24"/>
          <w:szCs w:val="24"/>
        </w:rPr>
      </w:pPr>
      <w:bookmarkStart w:id="233" w:name="OLE_LINK51"/>
      <w:bookmarkStart w:id="234" w:name="OLE_LINK52"/>
      <w:bookmarkStart w:id="235" w:name="OLE_LINK75"/>
      <w:bookmarkStart w:id="236" w:name="OLE_LINK120"/>
      <w:bookmarkStart w:id="237" w:name="OLE_LINK148"/>
      <w:bookmarkStart w:id="238" w:name="OLE_LINK72"/>
      <w:bookmarkStart w:id="239" w:name="OLE_LINK112"/>
      <w:bookmarkStart w:id="240" w:name="OLE_LINK320"/>
      <w:bookmarkStart w:id="241" w:name="OLE_LINK387"/>
      <w:bookmarkStart w:id="242" w:name="OLE_LINK183"/>
      <w:bookmarkStart w:id="243" w:name="OLE_LINK254"/>
      <w:bookmarkStart w:id="244" w:name="OLE_LINK149"/>
      <w:bookmarkStart w:id="245" w:name="OLE_LINK225"/>
      <w:bookmarkStart w:id="246" w:name="OLE_LINK207"/>
      <w:bookmarkStart w:id="247" w:name="OLE_LINK226"/>
      <w:bookmarkStart w:id="248" w:name="OLE_LINK212"/>
      <w:bookmarkStart w:id="249" w:name="OLE_LINK250"/>
      <w:bookmarkStart w:id="250" w:name="OLE_LINK281"/>
      <w:bookmarkStart w:id="251" w:name="OLE_LINK240"/>
      <w:bookmarkStart w:id="252" w:name="OLE_LINK282"/>
      <w:bookmarkStart w:id="253" w:name="OLE_LINK313"/>
      <w:bookmarkStart w:id="254" w:name="OLE_LINK304"/>
      <w:bookmarkStart w:id="255" w:name="OLE_LINK321"/>
      <w:bookmarkStart w:id="256" w:name="OLE_LINK385"/>
      <w:bookmarkStart w:id="257" w:name="OLE_LINK400"/>
      <w:bookmarkStart w:id="258" w:name="OLE_LINK346"/>
      <w:bookmarkStart w:id="259" w:name="OLE_LINK371"/>
      <w:bookmarkStart w:id="260" w:name="OLE_LINK334"/>
      <w:bookmarkStart w:id="261" w:name="OLE_LINK1830"/>
      <w:bookmarkStart w:id="262" w:name="OLE_LINK457"/>
      <w:bookmarkStart w:id="263" w:name="OLE_LINK288"/>
      <w:bookmarkStart w:id="264" w:name="OLE_LINK384"/>
      <w:bookmarkStart w:id="265" w:name="OLE_LINK379"/>
      <w:bookmarkStart w:id="266" w:name="OLE_LINK303"/>
      <w:bookmarkStart w:id="267" w:name="OLE_LINK450"/>
      <w:bookmarkStart w:id="268" w:name="OLE_LINK489"/>
      <w:bookmarkStart w:id="269" w:name="OLE_LINK535"/>
      <w:bookmarkStart w:id="270" w:name="OLE_LINK648"/>
      <w:bookmarkStart w:id="271" w:name="OLE_LINK686"/>
      <w:bookmarkStart w:id="272" w:name="OLE_LINK430"/>
      <w:bookmarkStart w:id="273" w:name="OLE_LINK471"/>
      <w:bookmarkStart w:id="274" w:name="OLE_LINK462"/>
      <w:bookmarkStart w:id="275" w:name="OLE_LINK519"/>
      <w:bookmarkStart w:id="276" w:name="OLE_LINK575"/>
      <w:bookmarkStart w:id="277" w:name="OLE_LINK491"/>
      <w:bookmarkStart w:id="278" w:name="OLE_LINK532"/>
      <w:bookmarkStart w:id="279" w:name="OLE_LINK572"/>
      <w:bookmarkStart w:id="280" w:name="OLE_LINK574"/>
      <w:bookmarkStart w:id="281" w:name="OLE_LINK480"/>
      <w:bookmarkStart w:id="282" w:name="OLE_LINK567"/>
      <w:bookmarkStart w:id="283" w:name="OLE_LINK2700"/>
      <w:bookmarkStart w:id="284" w:name="OLE_LINK581"/>
      <w:bookmarkStart w:id="285" w:name="OLE_LINK639"/>
      <w:bookmarkStart w:id="286" w:name="OLE_LINK688"/>
      <w:bookmarkStart w:id="287" w:name="OLE_LINK722"/>
      <w:bookmarkStart w:id="288" w:name="OLE_LINK542"/>
      <w:bookmarkStart w:id="289" w:name="OLE_LINK589"/>
      <w:bookmarkStart w:id="290" w:name="OLE_LINK582"/>
      <w:bookmarkStart w:id="291" w:name="OLE_LINK640"/>
      <w:bookmarkStart w:id="292" w:name="OLE_LINK714"/>
      <w:bookmarkStart w:id="293" w:name="OLE_LINK593"/>
      <w:bookmarkStart w:id="294" w:name="OLE_LINK716"/>
      <w:bookmarkStart w:id="295" w:name="OLE_LINK770"/>
      <w:bookmarkStart w:id="296" w:name="OLE_LINK801"/>
      <w:bookmarkStart w:id="297" w:name="OLE_LINK660"/>
      <w:bookmarkStart w:id="298" w:name="OLE_LINK739"/>
      <w:bookmarkStart w:id="299" w:name="OLE_LINK781"/>
      <w:bookmarkStart w:id="300" w:name="OLE_LINK833"/>
      <w:bookmarkStart w:id="301" w:name="OLE_LINK642"/>
      <w:bookmarkStart w:id="302" w:name="OLE_LINK700"/>
      <w:bookmarkStart w:id="303" w:name="OLE_LINK792"/>
      <w:bookmarkStart w:id="304" w:name="OLE_LINK2882"/>
      <w:bookmarkStart w:id="305" w:name="OLE_LINK836"/>
      <w:bookmarkStart w:id="306" w:name="OLE_LINK889"/>
      <w:bookmarkStart w:id="307" w:name="OLE_LINK782"/>
      <w:bookmarkStart w:id="308" w:name="OLE_LINK826"/>
      <w:bookmarkStart w:id="309" w:name="OLE_LINK865"/>
      <w:bookmarkStart w:id="310" w:name="OLE_LINK2898"/>
      <w:bookmarkStart w:id="311" w:name="OLE_LINK856"/>
      <w:bookmarkStart w:id="312" w:name="OLE_LINK908"/>
      <w:bookmarkStart w:id="313" w:name="OLE_LINK980"/>
      <w:bookmarkStart w:id="314" w:name="OLE_LINK1018"/>
      <w:bookmarkStart w:id="315" w:name="OLE_LINK1049"/>
      <w:bookmarkStart w:id="316" w:name="OLE_LINK1076"/>
      <w:bookmarkStart w:id="317" w:name="OLE_LINK1106"/>
      <w:bookmarkStart w:id="318" w:name="OLE_LINK891"/>
      <w:bookmarkStart w:id="319" w:name="OLE_LINK943"/>
      <w:bookmarkStart w:id="320" w:name="OLE_LINK981"/>
      <w:bookmarkStart w:id="321" w:name="OLE_LINK1030"/>
      <w:bookmarkStart w:id="322" w:name="OLE_LINK847"/>
      <w:bookmarkStart w:id="323" w:name="OLE_LINK909"/>
      <w:bookmarkStart w:id="324" w:name="OLE_LINK898"/>
      <w:bookmarkStart w:id="325" w:name="OLE_LINK906"/>
      <w:bookmarkStart w:id="326" w:name="OLE_LINK992"/>
      <w:bookmarkStart w:id="327" w:name="OLE_LINK993"/>
      <w:bookmarkStart w:id="328" w:name="OLE_LINK1052"/>
      <w:bookmarkStart w:id="329" w:name="OLE_LINK946"/>
      <w:bookmarkStart w:id="330" w:name="OLE_LINK911"/>
      <w:bookmarkStart w:id="331" w:name="OLE_LINK930"/>
      <w:bookmarkStart w:id="332" w:name="OLE_LINK1059"/>
      <w:bookmarkStart w:id="333" w:name="OLE_LINK1174"/>
      <w:bookmarkStart w:id="334" w:name="OLE_LINK1137"/>
      <w:bookmarkStart w:id="335" w:name="OLE_LINK1167"/>
      <w:bookmarkStart w:id="336" w:name="OLE_LINK1200"/>
      <w:bookmarkStart w:id="337" w:name="OLE_LINK1241"/>
      <w:bookmarkStart w:id="338" w:name="OLE_LINK1288"/>
      <w:bookmarkStart w:id="339" w:name="OLE_LINK1056"/>
      <w:bookmarkStart w:id="340" w:name="OLE_LINK1158"/>
      <w:bookmarkStart w:id="341" w:name="OLE_LINK1175"/>
      <w:bookmarkStart w:id="342" w:name="OLE_LINK1074"/>
      <w:bookmarkStart w:id="343" w:name="OLE_LINK1169"/>
      <w:bookmarkStart w:id="344" w:name="OLE_LINK1060"/>
      <w:bookmarkStart w:id="345" w:name="OLE_LINK1185"/>
      <w:bookmarkStart w:id="346" w:name="OLE_LINK1172"/>
      <w:bookmarkStart w:id="347" w:name="OLE_LINK1176"/>
      <w:bookmarkStart w:id="348" w:name="OLE_LINK1348"/>
      <w:bookmarkStart w:id="349" w:name="OLE_LINK1373"/>
      <w:bookmarkStart w:id="350" w:name="OLE_LINK1410"/>
      <w:bookmarkStart w:id="351" w:name="OLE_LINK1448"/>
      <w:bookmarkStart w:id="352" w:name="OLE_LINK1492"/>
      <w:bookmarkStart w:id="353" w:name="OLE_LINK1530"/>
      <w:bookmarkStart w:id="354" w:name="OLE_LINK1585"/>
      <w:bookmarkStart w:id="355" w:name="OLE_LINK1622"/>
      <w:bookmarkStart w:id="356" w:name="OLE_LINK1661"/>
      <w:bookmarkStart w:id="357" w:name="OLE_LINK1691"/>
      <w:bookmarkStart w:id="358" w:name="OLE_LINK1349"/>
      <w:bookmarkStart w:id="359" w:name="OLE_LINK1343"/>
      <w:bookmarkStart w:id="360" w:name="OLE_LINK1462"/>
      <w:bookmarkStart w:id="361" w:name="OLE_LINK1531"/>
      <w:bookmarkStart w:id="362" w:name="OLE_LINK1344"/>
      <w:bookmarkStart w:id="363" w:name="OLE_LINK1384"/>
      <w:bookmarkStart w:id="364" w:name="OLE_LINK1457"/>
      <w:bookmarkStart w:id="365" w:name="OLE_LINK1500"/>
      <w:bookmarkStart w:id="366" w:name="OLE_LINK1591"/>
      <w:bookmarkStart w:id="367" w:name="OLE_LINK1370"/>
      <w:bookmarkStart w:id="368" w:name="OLE_LINK1443"/>
      <w:bookmarkStart w:id="369" w:name="OLE_LINK1472"/>
      <w:bookmarkStart w:id="370" w:name="OLE_LINK1503"/>
      <w:bookmarkStart w:id="371" w:name="OLE_LINK1390"/>
      <w:bookmarkStart w:id="372" w:name="OLE_LINK1490"/>
      <w:bookmarkStart w:id="373" w:name="OLE_LINK1576"/>
      <w:bookmarkStart w:id="374" w:name="OLE_LINK1618"/>
      <w:bookmarkStart w:id="375" w:name="OLE_LINK1650"/>
      <w:bookmarkStart w:id="376" w:name="OLE_LINK1721"/>
      <w:bookmarkStart w:id="377" w:name="OLE_LINK1565"/>
      <w:bookmarkStart w:id="378" w:name="OLE_LINK1619"/>
      <w:bookmarkStart w:id="379" w:name="OLE_LINK1671"/>
      <w:bookmarkStart w:id="380" w:name="OLE_LINK1716"/>
      <w:bookmarkStart w:id="381" w:name="OLE_LINK1761"/>
      <w:bookmarkStart w:id="382" w:name="OLE_LINK1586"/>
      <w:bookmarkStart w:id="383" w:name="OLE_LINK1593"/>
      <w:bookmarkStart w:id="384" w:name="OLE_LINK1630"/>
      <w:bookmarkStart w:id="385" w:name="OLE_LINK1699"/>
      <w:bookmarkStart w:id="386" w:name="OLE_LINK1736"/>
      <w:bookmarkStart w:id="387" w:name="OLE_LINK1792"/>
      <w:bookmarkStart w:id="388" w:name="OLE_LINK1825"/>
      <w:bookmarkStart w:id="389" w:name="OLE_LINK1865"/>
      <w:bookmarkStart w:id="390" w:name="OLE_LINK1692"/>
      <w:bookmarkStart w:id="391" w:name="OLE_LINK1808"/>
      <w:bookmarkStart w:id="392" w:name="OLE_LINK1862"/>
      <w:bookmarkStart w:id="393" w:name="OLE_LINK1859"/>
      <w:bookmarkStart w:id="394" w:name="OLE_LINK1901"/>
      <w:bookmarkStart w:id="395" w:name="OLE_LINK1939"/>
      <w:bookmarkStart w:id="396" w:name="OLE_LINK1977"/>
      <w:bookmarkStart w:id="397" w:name="OLE_LINK1841"/>
      <w:bookmarkStart w:id="398" w:name="OLE_LINK1879"/>
      <w:bookmarkStart w:id="399" w:name="OLE_LINK1916"/>
      <w:bookmarkStart w:id="400" w:name="OLE_LINK1960"/>
      <w:bookmarkStart w:id="401" w:name="OLE_LINK1834"/>
      <w:bookmarkStart w:id="402" w:name="OLE_LINK2056"/>
      <w:bookmarkStart w:id="403" w:name="OLE_LINK1870"/>
      <w:bookmarkStart w:id="404" w:name="OLE_LINK1883"/>
      <w:bookmarkStart w:id="405" w:name="OLE_LINK1890"/>
      <w:bookmarkStart w:id="406" w:name="OLE_LINK1922"/>
      <w:bookmarkStart w:id="407" w:name="OLE_LINK1943"/>
      <w:bookmarkStart w:id="408" w:name="OLE_LINK1970"/>
      <w:bookmarkStart w:id="409" w:name="OLE_LINK1983"/>
      <w:r w:rsidRPr="00761E69">
        <w:rPr>
          <w:rFonts w:ascii="Book Antiqua" w:hAnsi="Book Antiqua"/>
          <w:b/>
          <w:bCs/>
          <w:sz w:val="24"/>
          <w:szCs w:val="24"/>
        </w:rPr>
        <w:t>P-Reviewer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bCs/>
          <w:sz w:val="24"/>
          <w:szCs w:val="24"/>
        </w:rPr>
        <w:t>Gonzalez-Ojeda</w:t>
      </w:r>
      <w:r w:rsidR="00761E69" w:rsidRPr="00761E69">
        <w:rPr>
          <w:rFonts w:ascii="Book Antiqua" w:hAnsi="Book Antiqua"/>
          <w:bCs/>
          <w:sz w:val="24"/>
          <w:szCs w:val="24"/>
        </w:rPr>
        <w:t xml:space="preserve"> </w:t>
      </w:r>
      <w:r w:rsidRPr="00761E69">
        <w:rPr>
          <w:rFonts w:ascii="Book Antiqua" w:hAnsi="Book Antiqua"/>
          <w:bCs/>
          <w:sz w:val="24"/>
          <w:szCs w:val="24"/>
        </w:rPr>
        <w:t>A</w:t>
      </w:r>
      <w:r w:rsidRPr="00761E69">
        <w:rPr>
          <w:rFonts w:ascii="Book Antiqua" w:eastAsia="SimSun" w:hAnsi="Book Antiqua"/>
          <w:bCs/>
          <w:sz w:val="24"/>
          <w:szCs w:val="24"/>
          <w:lang w:eastAsia="zh-CN"/>
        </w:rPr>
        <w:t>,</w:t>
      </w:r>
      <w:r w:rsidR="00761E69" w:rsidRPr="00761E69">
        <w:rPr>
          <w:rFonts w:ascii="Book Antiqua" w:hAnsi="Book Antiqua"/>
          <w:bCs/>
          <w:sz w:val="24"/>
          <w:szCs w:val="24"/>
        </w:rPr>
        <w:t xml:space="preserve"> </w:t>
      </w:r>
      <w:r w:rsidRPr="00761E69">
        <w:rPr>
          <w:rFonts w:ascii="Book Antiqua" w:hAnsi="Book Antiqua"/>
          <w:bCs/>
          <w:sz w:val="24"/>
          <w:szCs w:val="24"/>
        </w:rPr>
        <w:t>Hu</w:t>
      </w:r>
      <w:r w:rsidR="00761E69" w:rsidRPr="00761E69">
        <w:rPr>
          <w:rFonts w:ascii="Book Antiqua" w:eastAsia="SimSun" w:hAnsi="Book Antiqua"/>
          <w:bCs/>
          <w:sz w:val="24"/>
          <w:szCs w:val="24"/>
          <w:lang w:eastAsia="zh-CN"/>
        </w:rPr>
        <w:t xml:space="preserve"> </w:t>
      </w:r>
      <w:r w:rsidRPr="00761E69">
        <w:rPr>
          <w:rFonts w:ascii="Book Antiqua" w:eastAsia="SimSun" w:hAnsi="Book Antiqua"/>
          <w:bCs/>
          <w:sz w:val="24"/>
          <w:szCs w:val="24"/>
          <w:lang w:eastAsia="zh-CN"/>
        </w:rPr>
        <w:t>H</w:t>
      </w:r>
      <w:r w:rsidR="00761E69" w:rsidRPr="00761E69">
        <w:rPr>
          <w:rFonts w:ascii="Book Antiqua" w:hAnsi="Book Antiqua"/>
          <w:b/>
          <w:bCs/>
          <w:sz w:val="24"/>
          <w:szCs w:val="24"/>
        </w:rPr>
        <w:t xml:space="preserve"> </w:t>
      </w:r>
      <w:r w:rsidRPr="00761E69">
        <w:rPr>
          <w:rFonts w:ascii="Book Antiqua" w:hAnsi="Book Antiqua"/>
          <w:b/>
          <w:bCs/>
          <w:sz w:val="24"/>
          <w:szCs w:val="24"/>
        </w:rPr>
        <w:t>S-Editor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Yu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J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b/>
          <w:bCs/>
          <w:sz w:val="24"/>
          <w:szCs w:val="24"/>
        </w:rPr>
        <w:t>L-Editor:</w:t>
      </w:r>
      <w:r w:rsidR="008D35A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b/>
          <w:bCs/>
          <w:sz w:val="24"/>
          <w:szCs w:val="24"/>
        </w:rPr>
        <w:t>E-Editor:</w:t>
      </w:r>
    </w:p>
    <w:p w:rsidR="00A86784" w:rsidRPr="00761E69" w:rsidRDefault="00A86784">
      <w:pPr>
        <w:widowControl/>
        <w:wordWrap/>
        <w:autoSpaceDE/>
        <w:autoSpaceDN/>
        <w:jc w:val="left"/>
        <w:rPr>
          <w:rFonts w:ascii="Book Antiqua" w:hAnsi="Book Antiqua"/>
          <w:b/>
          <w:bCs/>
          <w:sz w:val="24"/>
          <w:szCs w:val="24"/>
        </w:rPr>
      </w:pPr>
      <w:r w:rsidRPr="00761E69">
        <w:rPr>
          <w:rFonts w:ascii="Book Antiqua" w:hAnsi="Book Antiqua"/>
          <w:b/>
          <w:bCs/>
          <w:sz w:val="24"/>
          <w:szCs w:val="24"/>
        </w:rPr>
        <w:br w:type="page"/>
      </w:r>
    </w:p>
    <w:p w:rsidR="004104AC" w:rsidRDefault="004104AC" w:rsidP="00A86784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761E69">
        <w:rPr>
          <w:rFonts w:ascii="Book Antiqua" w:hAnsi="Book Antiqua" w:cs="Times New Roman"/>
          <w:b/>
          <w:sz w:val="24"/>
          <w:szCs w:val="24"/>
        </w:rPr>
        <w:lastRenderedPageBreak/>
        <w:t>Figure 1 Flow diagram of studies identified and selected</w:t>
      </w:r>
      <w:r w:rsidRPr="00761E69"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>.</w:t>
      </w:r>
    </w:p>
    <w:p w:rsidR="00A86784" w:rsidRPr="00761E69" w:rsidRDefault="00A86784" w:rsidP="00A86784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6EAE84D3" wp14:editId="382A9661">
                <wp:simplePos x="0" y="0"/>
                <wp:positionH relativeFrom="column">
                  <wp:posOffset>331470</wp:posOffset>
                </wp:positionH>
                <wp:positionV relativeFrom="paragraph">
                  <wp:posOffset>170815</wp:posOffset>
                </wp:positionV>
                <wp:extent cx="2199640" cy="571500"/>
                <wp:effectExtent l="0" t="0" r="10160" b="19050"/>
                <wp:wrapNone/>
                <wp:docPr id="12" name="직사각형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99640" cy="571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86784" w:rsidRDefault="00A86784" w:rsidP="00A86784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>998 records</w:t>
                            </w:r>
                          </w:p>
                          <w:p w:rsidR="00A86784" w:rsidRDefault="00A86784" w:rsidP="00A86784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 xml:space="preserve">searched 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EAE84D3" id="직사각형 12" o:spid="_x0000_s1026" style="position:absolute;left:0;text-align:left;margin-left:26.1pt;margin-top:13.45pt;width:173.2pt;height:4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">
                <v:textbox inset=",7.2pt,,7.2pt">
                  <w:txbxContent>
                    <w:p w:rsidR="00A86784" w:rsidRDefault="00A86784" w:rsidP="00A86784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  <w:r>
                        <w:rPr>
                          <w:rFonts w:ascii="Calibri" w:hAnsi="Calibri" w:hint="eastAsia"/>
                          <w:sz w:val="22"/>
                        </w:rPr>
                        <w:t>998 records</w:t>
                      </w:r>
                    </w:p>
                    <w:p w:rsidR="00A86784" w:rsidRDefault="00A86784" w:rsidP="00A86784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  <w:r>
                        <w:rPr>
                          <w:rFonts w:ascii="Calibri" w:hAnsi="Calibri" w:hint="eastAsia"/>
                          <w:sz w:val="22"/>
                        </w:rPr>
                        <w:t xml:space="preserve">searched </w:t>
                      </w:r>
                    </w:p>
                  </w:txbxContent>
                </v:textbox>
              </v:rect>
            </w:pict>
          </mc:Fallback>
        </mc:AlternateContent>
      </w:r>
    </w:p>
    <w:p w:rsidR="00A86784" w:rsidRPr="00761E69" w:rsidRDefault="00A86784" w:rsidP="00A86784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36576" distB="36576" distL="36575" distR="36575" simplePos="0" relativeHeight="251671552" behindDoc="0" locked="0" layoutInCell="1" allowOverlap="1" wp14:anchorId="7773FF43" wp14:editId="3814AAB2">
                <wp:simplePos x="0" y="0"/>
                <wp:positionH relativeFrom="column">
                  <wp:posOffset>1344929</wp:posOffset>
                </wp:positionH>
                <wp:positionV relativeFrom="paragraph">
                  <wp:posOffset>455930</wp:posOffset>
                </wp:positionV>
                <wp:extent cx="0" cy="246380"/>
                <wp:effectExtent l="76200" t="0" r="57150" b="58420"/>
                <wp:wrapNone/>
                <wp:docPr id="13" name="직선 화살표 연결선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4638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60D2DADE" id="_x0000_t32" coordsize="21600,21600" o:spt="32" o:oned="t" path="m,l21600,21600e" filled="f">
                <v:path arrowok="t" fillok="f" o:connecttype="none"/>
                <o:lock v:ext="edit" shapetype="t"/>
              </v:shapetype>
              <v:shape id="직선 화살표 연결선 13" o:spid="_x0000_s1026" type="#_x0000_t32" style="position:absolute;margin-left:105.9pt;margin-top:35.9pt;width:0;height:19.4pt;z-index:251671552;visibility:visible;mso-wrap-style:square;mso-width-percent:0;mso-height-percent:0;mso-wrap-distance-left:1.016mm;mso-wrap-distance-top:2.88pt;mso-wrap-distance-right:1.016mm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">
                <v:stroke endarrow="block"/>
                <v:shadow color="#ccc"/>
              </v:shape>
            </w:pict>
          </mc:Fallback>
        </mc:AlternateContent>
      </w: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36576" distB="36576" distL="36575" distR="36575" simplePos="0" relativeHeight="251669504" behindDoc="0" locked="0" layoutInCell="1" allowOverlap="1" wp14:anchorId="0BE54429" wp14:editId="75749608">
                <wp:simplePos x="0" y="0"/>
                <wp:positionH relativeFrom="column">
                  <wp:posOffset>1341119</wp:posOffset>
                </wp:positionH>
                <wp:positionV relativeFrom="paragraph">
                  <wp:posOffset>2092960</wp:posOffset>
                </wp:positionV>
                <wp:extent cx="0" cy="246380"/>
                <wp:effectExtent l="76200" t="0" r="57150" b="58420"/>
                <wp:wrapNone/>
                <wp:docPr id="11" name="직선 화살표 연결선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4638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AB15AED" id="직선 화살표 연결선 11" o:spid="_x0000_s1026" type="#_x0000_t32" style="position:absolute;margin-left:105.6pt;margin-top:164.8pt;width:0;height:19.4pt;z-index:251669504;visibility:visible;mso-wrap-style:square;mso-width-percent:0;mso-height-percent:0;mso-wrap-distance-left:1.016mm;mso-wrap-distance-top:2.88pt;mso-wrap-distance-right:1.016mm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">
                <v:stroke endarrow="block"/>
                <v:shadow color="#ccc"/>
              </v:shape>
            </w:pict>
          </mc:Fallback>
        </mc:AlternateContent>
      </w: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4ACB981" wp14:editId="4155426F">
                <wp:simplePos x="0" y="0"/>
                <wp:positionH relativeFrom="column">
                  <wp:posOffset>240665</wp:posOffset>
                </wp:positionH>
                <wp:positionV relativeFrom="paragraph">
                  <wp:posOffset>1518920</wp:posOffset>
                </wp:positionV>
                <wp:extent cx="2199640" cy="571500"/>
                <wp:effectExtent l="0" t="0" r="10160" b="19050"/>
                <wp:wrapNone/>
                <wp:docPr id="10" name="직사각형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99640" cy="571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86784" w:rsidRDefault="00A86784" w:rsidP="00A86784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>730 records screened</w:t>
                            </w:r>
                          </w:p>
                          <w:p w:rsidR="00A86784" w:rsidRDefault="00A86784" w:rsidP="00A86784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>based on titles and/or abstracts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4ACB981" id="직사각형 10" o:spid="_x0000_s1027" style="position:absolute;left:0;text-align:left;margin-left:18.95pt;margin-top:119.6pt;width:173.2pt;height:4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">
                <v:textbox inset=",7.2pt,,7.2pt">
                  <w:txbxContent>
                    <w:p w:rsidR="00A86784" w:rsidRDefault="00A86784" w:rsidP="00A86784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  <w:r>
                        <w:rPr>
                          <w:rFonts w:ascii="Calibri" w:hAnsi="Calibri" w:hint="eastAsia"/>
                          <w:sz w:val="22"/>
                        </w:rPr>
                        <w:t>730 records screened</w:t>
                      </w:r>
                    </w:p>
                    <w:p w:rsidR="00A86784" w:rsidRDefault="00A86784" w:rsidP="00A86784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  <w:r>
                        <w:rPr>
                          <w:rFonts w:ascii="Calibri" w:hAnsi="Calibri" w:hint="eastAsia"/>
                          <w:sz w:val="22"/>
                        </w:rPr>
                        <w:t>based on titles and/or abstracts</w:t>
                      </w:r>
                    </w:p>
                  </w:txbxContent>
                </v:textbox>
              </v:rect>
            </w:pict>
          </mc:Fallback>
        </mc:AlternateContent>
      </w: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7EE27B7B" wp14:editId="51A811BF">
                <wp:simplePos x="0" y="0"/>
                <wp:positionH relativeFrom="column">
                  <wp:posOffset>219710</wp:posOffset>
                </wp:positionH>
                <wp:positionV relativeFrom="paragraph">
                  <wp:posOffset>4001135</wp:posOffset>
                </wp:positionV>
                <wp:extent cx="2199640" cy="572135"/>
                <wp:effectExtent l="0" t="0" r="10160" b="18415"/>
                <wp:wrapNone/>
                <wp:docPr id="9" name="직사각형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99640" cy="5721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86784" w:rsidRPr="00940E6F" w:rsidRDefault="00A86784" w:rsidP="00A86784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 w:rsidRPr="00940E6F">
                              <w:rPr>
                                <w:rFonts w:ascii="Calibri" w:hAnsi="Calibri"/>
                                <w:sz w:val="22"/>
                              </w:rPr>
                              <w:t xml:space="preserve">39 RCTs </w:t>
                            </w:r>
                          </w:p>
                          <w:p w:rsidR="00A86784" w:rsidRDefault="00A86784" w:rsidP="00A86784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 w:rsidRPr="00940E6F">
                              <w:rPr>
                                <w:rFonts w:ascii="Calibri" w:hAnsi="Calibri"/>
                                <w:sz w:val="22"/>
                              </w:rPr>
                              <w:t>included in the meta-analysis</w:t>
                            </w: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 xml:space="preserve"> </w:t>
                            </w:r>
                          </w:p>
                          <w:p w:rsidR="00A86784" w:rsidRPr="0008609D" w:rsidRDefault="00A86784" w:rsidP="00A86784">
                            <w:pPr>
                              <w:jc w:val="left"/>
                              <w:rPr>
                                <w:rFonts w:ascii="Calibri" w:hAnsi="Calibri"/>
                                <w:sz w:val="22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EE27B7B" id="직사각형 9" o:spid="_x0000_s1028" style="position:absolute;left:0;text-align:left;margin-left:17.3pt;margin-top:315.05pt;width:173.2pt;height:45.0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">
                <v:textbox inset=",7.2pt,,7.2pt">
                  <w:txbxContent>
                    <w:p w:rsidR="00A86784" w:rsidRPr="00940E6F" w:rsidRDefault="00A86784" w:rsidP="00A86784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  <w:r w:rsidRPr="00940E6F">
                        <w:rPr>
                          <w:rFonts w:ascii="Calibri" w:hAnsi="Calibri"/>
                          <w:sz w:val="22"/>
                        </w:rPr>
                        <w:t xml:space="preserve">39 RCTs </w:t>
                      </w:r>
                    </w:p>
                    <w:p w:rsidR="00A86784" w:rsidRDefault="00A86784" w:rsidP="00A86784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  <w:r w:rsidRPr="00940E6F">
                        <w:rPr>
                          <w:rFonts w:ascii="Calibri" w:hAnsi="Calibri"/>
                          <w:sz w:val="22"/>
                        </w:rPr>
                        <w:t>included in the meta-analysis</w:t>
                      </w:r>
                      <w:r>
                        <w:rPr>
                          <w:rFonts w:ascii="Calibri" w:hAnsi="Calibri" w:hint="eastAsia"/>
                          <w:sz w:val="22"/>
                        </w:rPr>
                        <w:t xml:space="preserve"> </w:t>
                      </w:r>
                    </w:p>
                    <w:p w:rsidR="00A86784" w:rsidRPr="0008609D" w:rsidRDefault="00A86784" w:rsidP="00A86784">
                      <w:pPr>
                        <w:jc w:val="left"/>
                        <w:rPr>
                          <w:rFonts w:ascii="Calibri" w:hAnsi="Calibri"/>
                          <w:sz w:val="22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37BDB42A" wp14:editId="03B578B1">
                <wp:simplePos x="0" y="0"/>
                <wp:positionH relativeFrom="column">
                  <wp:posOffset>219710</wp:posOffset>
                </wp:positionH>
                <wp:positionV relativeFrom="paragraph">
                  <wp:posOffset>3181985</wp:posOffset>
                </wp:positionV>
                <wp:extent cx="2199640" cy="572135"/>
                <wp:effectExtent l="0" t="0" r="10160" b="18415"/>
                <wp:wrapNone/>
                <wp:docPr id="8" name="직사각형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99640" cy="5721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86784" w:rsidRDefault="00A86784" w:rsidP="00A86784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>48 f</w:t>
                            </w:r>
                            <w:r>
                              <w:rPr>
                                <w:rFonts w:ascii="Calibri" w:hAnsi="Calibri"/>
                                <w:sz w:val="22"/>
                              </w:rPr>
                              <w:t>ull</w:t>
                            </w: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 xml:space="preserve"> </w:t>
                            </w:r>
                            <w:r>
                              <w:rPr>
                                <w:rFonts w:ascii="Calibri" w:hAnsi="Calibri"/>
                                <w:sz w:val="22"/>
                              </w:rPr>
                              <w:t xml:space="preserve">text articles </w:t>
                            </w:r>
                          </w:p>
                          <w:p w:rsidR="00A86784" w:rsidRPr="0008609D" w:rsidRDefault="00A86784" w:rsidP="00A86784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>
                              <w:rPr>
                                <w:rFonts w:ascii="Calibri" w:hAnsi="Calibri"/>
                                <w:sz w:val="22"/>
                              </w:rPr>
                              <w:t>assessed for eligibility</w:t>
                            </w:r>
                            <w:r>
                              <w:rPr>
                                <w:rFonts w:ascii="Calibri" w:hAnsi="Calibri"/>
                                <w:sz w:val="22"/>
                              </w:rPr>
                              <w:br/>
                            </w:r>
                          </w:p>
                          <w:p w:rsidR="00A86784" w:rsidRPr="0094165E" w:rsidRDefault="00A86784" w:rsidP="00A86784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7BDB42A" id="직사각형 8" o:spid="_x0000_s1029" style="position:absolute;left:0;text-align:left;margin-left:17.3pt;margin-top:250.55pt;width:173.2pt;height:45.0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">
                <v:textbox inset=",7.2pt,,7.2pt">
                  <w:txbxContent>
                    <w:p w:rsidR="00A86784" w:rsidRDefault="00A86784" w:rsidP="00A86784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  <w:r>
                        <w:rPr>
                          <w:rFonts w:ascii="Calibri" w:hAnsi="Calibri" w:hint="eastAsia"/>
                          <w:sz w:val="22"/>
                        </w:rPr>
                        <w:t>48 f</w:t>
                      </w:r>
                      <w:r>
                        <w:rPr>
                          <w:rFonts w:ascii="Calibri" w:hAnsi="Calibri"/>
                          <w:sz w:val="22"/>
                        </w:rPr>
                        <w:t>ull</w:t>
                      </w:r>
                      <w:r>
                        <w:rPr>
                          <w:rFonts w:ascii="Calibri" w:hAnsi="Calibri" w:hint="eastAsia"/>
                          <w:sz w:val="22"/>
                        </w:rPr>
                        <w:t xml:space="preserve"> </w:t>
                      </w:r>
                      <w:r>
                        <w:rPr>
                          <w:rFonts w:ascii="Calibri" w:hAnsi="Calibri"/>
                          <w:sz w:val="22"/>
                        </w:rPr>
                        <w:t xml:space="preserve">text articles </w:t>
                      </w:r>
                    </w:p>
                    <w:p w:rsidR="00A86784" w:rsidRPr="0008609D" w:rsidRDefault="00A86784" w:rsidP="00A86784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  <w:r>
                        <w:rPr>
                          <w:rFonts w:ascii="Calibri" w:hAnsi="Calibri"/>
                          <w:sz w:val="22"/>
                        </w:rPr>
                        <w:t>assessed for eligibility</w:t>
                      </w:r>
                      <w:r>
                        <w:rPr>
                          <w:rFonts w:ascii="Calibri" w:hAnsi="Calibri"/>
                          <w:sz w:val="22"/>
                        </w:rPr>
                        <w:br/>
                      </w:r>
                    </w:p>
                    <w:p w:rsidR="00A86784" w:rsidRPr="0094165E" w:rsidRDefault="00A86784" w:rsidP="00A86784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36576" distB="36576" distL="36575" distR="36575" simplePos="0" relativeHeight="251664384" behindDoc="0" locked="0" layoutInCell="1" allowOverlap="1" wp14:anchorId="63E3D213" wp14:editId="35FF1073">
                <wp:simplePos x="0" y="0"/>
                <wp:positionH relativeFrom="column">
                  <wp:posOffset>1332864</wp:posOffset>
                </wp:positionH>
                <wp:positionV relativeFrom="paragraph">
                  <wp:posOffset>2927350</wp:posOffset>
                </wp:positionV>
                <wp:extent cx="0" cy="246380"/>
                <wp:effectExtent l="76200" t="0" r="57150" b="58420"/>
                <wp:wrapNone/>
                <wp:docPr id="7" name="직선 화살표 연결선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4638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ECBFC76" id="직선 화살표 연결선 7" o:spid="_x0000_s1026" type="#_x0000_t32" style="position:absolute;margin-left:104.95pt;margin-top:230.5pt;width:0;height:19.4pt;z-index:251664384;visibility:visible;mso-wrap-style:square;mso-width-percent:0;mso-height-percent:0;mso-wrap-distance-left:1.016mm;mso-wrap-distance-top:2.88pt;mso-wrap-distance-right:1.016mm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">
                <v:stroke endarrow="block"/>
                <v:shadow color="#ccc"/>
              </v:shape>
            </w:pict>
          </mc:Fallback>
        </mc:AlternateContent>
      </w: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526D4AF" wp14:editId="0DBA0D4D">
                <wp:simplePos x="0" y="0"/>
                <wp:positionH relativeFrom="column">
                  <wp:posOffset>227965</wp:posOffset>
                </wp:positionH>
                <wp:positionV relativeFrom="paragraph">
                  <wp:posOffset>2340610</wp:posOffset>
                </wp:positionV>
                <wp:extent cx="2199640" cy="578485"/>
                <wp:effectExtent l="0" t="0" r="10160" b="12065"/>
                <wp:wrapNone/>
                <wp:docPr id="6" name="직사각형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99640" cy="5784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86784" w:rsidRDefault="00A86784" w:rsidP="00A86784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>48 potential relevant RCTs</w:t>
                            </w:r>
                          </w:p>
                          <w:p w:rsidR="00A86784" w:rsidRDefault="00A86784" w:rsidP="00A86784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>identified</w:t>
                            </w:r>
                            <w:r w:rsidRPr="003E2EE0">
                              <w:rPr>
                                <w:rFonts w:ascii="Calibri" w:hAnsi="Calibri" w:hint="eastAsia"/>
                                <w:sz w:val="22"/>
                              </w:rPr>
                              <w:t xml:space="preserve"> </w:t>
                            </w:r>
                          </w:p>
                          <w:p w:rsidR="00A86784" w:rsidRDefault="00A86784" w:rsidP="00A86784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>screened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526D4AF" id="직사각형 6" o:spid="_x0000_s1030" style="position:absolute;left:0;text-align:left;margin-left:17.95pt;margin-top:184.3pt;width:173.2pt;height:45.5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">
                <v:textbox inset=",7.2pt,,7.2pt">
                  <w:txbxContent>
                    <w:p w:rsidR="00A86784" w:rsidRDefault="00A86784" w:rsidP="00A86784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  <w:r>
                        <w:rPr>
                          <w:rFonts w:ascii="Calibri" w:hAnsi="Calibri" w:hint="eastAsia"/>
                          <w:sz w:val="22"/>
                        </w:rPr>
                        <w:t>48 potential relevant RCTs</w:t>
                      </w:r>
                    </w:p>
                    <w:p w:rsidR="00A86784" w:rsidRDefault="00A86784" w:rsidP="00A86784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  <w:r>
                        <w:rPr>
                          <w:rFonts w:ascii="Calibri" w:hAnsi="Calibri" w:hint="eastAsia"/>
                          <w:sz w:val="22"/>
                        </w:rPr>
                        <w:t>identified</w:t>
                      </w:r>
                      <w:r w:rsidRPr="003E2EE0">
                        <w:rPr>
                          <w:rFonts w:ascii="Calibri" w:hAnsi="Calibri" w:hint="eastAsia"/>
                          <w:sz w:val="22"/>
                        </w:rPr>
                        <w:t xml:space="preserve"> </w:t>
                      </w:r>
                    </w:p>
                    <w:p w:rsidR="00A86784" w:rsidRDefault="00A86784" w:rsidP="00A86784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  <w:r>
                        <w:rPr>
                          <w:rFonts w:ascii="Calibri" w:hAnsi="Calibri" w:hint="eastAsia"/>
                          <w:sz w:val="22"/>
                        </w:rPr>
                        <w:t>screened</w:t>
                      </w:r>
                    </w:p>
                  </w:txbxContent>
                </v:textbox>
              </v:rect>
            </w:pict>
          </mc:Fallback>
        </mc:AlternateContent>
      </w: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36576" distB="36576" distL="36576" distR="36576" simplePos="0" relativeHeight="251662336" behindDoc="0" locked="0" layoutInCell="1" allowOverlap="1" wp14:anchorId="359D00A4" wp14:editId="632E59DC">
                <wp:simplePos x="0" y="0"/>
                <wp:positionH relativeFrom="column">
                  <wp:posOffset>2430780</wp:posOffset>
                </wp:positionH>
                <wp:positionV relativeFrom="paragraph">
                  <wp:posOffset>3462020</wp:posOffset>
                </wp:positionV>
                <wp:extent cx="192405" cy="635"/>
                <wp:effectExtent l="0" t="76200" r="17145" b="94615"/>
                <wp:wrapNone/>
                <wp:docPr id="5" name="직선 화살표 연결선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92405" cy="63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C372E77" id="직선 화살표 연결선 5" o:spid="_x0000_s1026" type="#_x0000_t32" style="position:absolute;margin-left:191.4pt;margin-top:272.6pt;width:15.15pt;height:.05pt;z-index:251662336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">
                <v:stroke endarrow="block"/>
                <v:shadow color="#ccc"/>
              </v:shape>
            </w:pict>
          </mc:Fallback>
        </mc:AlternateContent>
      </w: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36576" distB="36576" distL="36575" distR="36575" simplePos="0" relativeHeight="251661312" behindDoc="0" locked="0" layoutInCell="1" allowOverlap="1" wp14:anchorId="043A354D" wp14:editId="481B7F6C">
                <wp:simplePos x="0" y="0"/>
                <wp:positionH relativeFrom="column">
                  <wp:posOffset>1324609</wp:posOffset>
                </wp:positionH>
                <wp:positionV relativeFrom="paragraph">
                  <wp:posOffset>3757295</wp:posOffset>
                </wp:positionV>
                <wp:extent cx="0" cy="243840"/>
                <wp:effectExtent l="76200" t="0" r="57150" b="60960"/>
                <wp:wrapNone/>
                <wp:docPr id="4" name="직선 화살표 연결선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438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67324CF" id="직선 화살표 연결선 4" o:spid="_x0000_s1026" type="#_x0000_t32" style="position:absolute;margin-left:104.3pt;margin-top:295.85pt;width:0;height:19.2pt;z-index:251661312;visibility:visible;mso-wrap-style:square;mso-width-percent:0;mso-height-percent:0;mso-wrap-distance-left:1.016mm;mso-wrap-distance-top:2.88pt;mso-wrap-distance-right:1.016mm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">
                <v:stroke endarrow="block"/>
                <v:shadow color="#ccc"/>
              </v:shape>
            </w:pict>
          </mc:Fallback>
        </mc:AlternateContent>
      </w: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36576" distB="36576" distL="36575" distR="36575" simplePos="0" relativeHeight="251660288" behindDoc="0" locked="0" layoutInCell="1" allowOverlap="1" wp14:anchorId="61F431C4" wp14:editId="70261CBE">
                <wp:simplePos x="0" y="0"/>
                <wp:positionH relativeFrom="column">
                  <wp:posOffset>1341119</wp:posOffset>
                </wp:positionH>
                <wp:positionV relativeFrom="paragraph">
                  <wp:posOffset>1269365</wp:posOffset>
                </wp:positionV>
                <wp:extent cx="0" cy="246380"/>
                <wp:effectExtent l="76200" t="0" r="57150" b="58420"/>
                <wp:wrapNone/>
                <wp:docPr id="3" name="직선 화살표 연결선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4638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6E97330" id="직선 화살표 연결선 3" o:spid="_x0000_s1026" type="#_x0000_t32" style="position:absolute;margin-left:105.6pt;margin-top:99.95pt;width:0;height:19.4pt;z-index:251660288;visibility:visible;mso-wrap-style:square;mso-width-percent:0;mso-height-percent:0;mso-wrap-distance-left:1.016mm;mso-wrap-distance-top:2.88pt;mso-wrap-distance-right:1.016mm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">
                <v:stroke endarrow="block"/>
                <v:shadow color="#ccc"/>
              </v:shape>
            </w:pict>
          </mc:Fallback>
        </mc:AlternateContent>
      </w: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1299E7D" wp14:editId="34B1BF75">
                <wp:simplePos x="0" y="0"/>
                <wp:positionH relativeFrom="column">
                  <wp:posOffset>231140</wp:posOffset>
                </wp:positionH>
                <wp:positionV relativeFrom="paragraph">
                  <wp:posOffset>697865</wp:posOffset>
                </wp:positionV>
                <wp:extent cx="2199640" cy="571500"/>
                <wp:effectExtent l="0" t="0" r="10160" b="19050"/>
                <wp:wrapNone/>
                <wp:docPr id="2" name="직사각형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99640" cy="571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86784" w:rsidRDefault="00A86784" w:rsidP="00A86784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>268 duplicates</w:t>
                            </w:r>
                          </w:p>
                          <w:p w:rsidR="00A86784" w:rsidRDefault="00A86784" w:rsidP="00A86784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>retrieved</w:t>
                            </w:r>
                          </w:p>
                          <w:p w:rsidR="00A86784" w:rsidRDefault="00A86784" w:rsidP="00A86784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1299E7D" id="직사각형 2" o:spid="_x0000_s1031" style="position:absolute;left:0;text-align:left;margin-left:18.2pt;margin-top:54.95pt;width:173.2pt;height:4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">
                <v:textbox inset=",7.2pt,,7.2pt">
                  <w:txbxContent>
                    <w:p w:rsidR="00A86784" w:rsidRDefault="00A86784" w:rsidP="00A86784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  <w:r>
                        <w:rPr>
                          <w:rFonts w:ascii="Calibri" w:hAnsi="Calibri" w:hint="eastAsia"/>
                          <w:sz w:val="22"/>
                        </w:rPr>
                        <w:t>268 duplicates</w:t>
                      </w:r>
                    </w:p>
                    <w:p w:rsidR="00A86784" w:rsidRDefault="00A86784" w:rsidP="00A86784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  <w:r>
                        <w:rPr>
                          <w:rFonts w:ascii="Calibri" w:hAnsi="Calibri" w:hint="eastAsia"/>
                          <w:sz w:val="22"/>
                        </w:rPr>
                        <w:t>retrieved</w:t>
                      </w:r>
                    </w:p>
                    <w:p w:rsidR="00A86784" w:rsidRDefault="00A86784" w:rsidP="00A86784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220ABF21" wp14:editId="115308E1">
                <wp:simplePos x="0" y="0"/>
                <wp:positionH relativeFrom="column">
                  <wp:posOffset>2623185</wp:posOffset>
                </wp:positionH>
                <wp:positionV relativeFrom="paragraph">
                  <wp:posOffset>2672080</wp:posOffset>
                </wp:positionV>
                <wp:extent cx="3634740" cy="1134110"/>
                <wp:effectExtent l="0" t="0" r="22860" b="27940"/>
                <wp:wrapNone/>
                <wp:docPr id="1" name="직사각형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634740" cy="11341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86784" w:rsidRPr="00FA5A97" w:rsidRDefault="00A86784" w:rsidP="00A86784">
                            <w:pPr>
                              <w:spacing w:line="276" w:lineRule="auto"/>
                              <w:jc w:val="left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>9</w:t>
                            </w:r>
                            <w:r w:rsidRPr="00FA5A97">
                              <w:rPr>
                                <w:rFonts w:ascii="Calibri" w:hAnsi="Calibri" w:hint="eastAsia"/>
                                <w:sz w:val="22"/>
                              </w:rPr>
                              <w:t xml:space="preserve"> RCTs excluded</w:t>
                            </w: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>:</w:t>
                            </w:r>
                          </w:p>
                          <w:p w:rsidR="00A86784" w:rsidRPr="00FA5A97" w:rsidRDefault="00A86784" w:rsidP="00A86784">
                            <w:pPr>
                              <w:spacing w:line="276" w:lineRule="auto"/>
                              <w:ind w:leftChars="100" w:left="200"/>
                              <w:jc w:val="left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 w:rsidRPr="00FA5A97">
                              <w:rPr>
                                <w:rFonts w:ascii="Calibri" w:hAnsi="Calibri" w:hint="eastAsia"/>
                                <w:sz w:val="22"/>
                              </w:rPr>
                              <w:t>Insufficient da</w:t>
                            </w: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>ta for meta-analysis (n=2</w:t>
                            </w:r>
                            <w:r w:rsidRPr="00FA5A97">
                              <w:rPr>
                                <w:rFonts w:ascii="Calibri" w:hAnsi="Calibri" w:hint="eastAsia"/>
                                <w:sz w:val="22"/>
                              </w:rPr>
                              <w:t>)</w:t>
                            </w:r>
                          </w:p>
                          <w:p w:rsidR="00A86784" w:rsidRPr="00FA5A97" w:rsidRDefault="00A86784" w:rsidP="00A86784">
                            <w:pPr>
                              <w:spacing w:line="276" w:lineRule="auto"/>
                              <w:ind w:leftChars="100" w:left="200"/>
                              <w:jc w:val="left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>Not English language (n</w:t>
                            </w:r>
                            <w:r w:rsidRPr="00FA5A97">
                              <w:rPr>
                                <w:rFonts w:ascii="Calibri" w:hAnsi="Calibri" w:hint="eastAsia"/>
                                <w:sz w:val="22"/>
                              </w:rPr>
                              <w:t>=4)</w:t>
                            </w:r>
                          </w:p>
                          <w:p w:rsidR="00A86784" w:rsidRPr="00FA5A97" w:rsidRDefault="00A86784" w:rsidP="00A86784">
                            <w:pPr>
                              <w:spacing w:line="276" w:lineRule="auto"/>
                              <w:ind w:leftChars="100" w:left="200"/>
                              <w:jc w:val="left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 w:rsidRPr="00FA5A97">
                              <w:rPr>
                                <w:rFonts w:ascii="Calibri" w:hAnsi="Calibri" w:hint="eastAsia"/>
                                <w:sz w:val="22"/>
                              </w:rPr>
                              <w:t>Postoperative cath</w:t>
                            </w: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>eters for IPLA administration (n</w:t>
                            </w:r>
                            <w:r w:rsidRPr="00FA5A97">
                              <w:rPr>
                                <w:rFonts w:ascii="Calibri" w:hAnsi="Calibri" w:hint="eastAsia"/>
                                <w:sz w:val="22"/>
                              </w:rPr>
                              <w:t>=2)</w:t>
                            </w:r>
                          </w:p>
                          <w:p w:rsidR="00A86784" w:rsidRPr="00FA5A97" w:rsidRDefault="00A86784" w:rsidP="00A86784">
                            <w:pPr>
                              <w:spacing w:line="276" w:lineRule="auto"/>
                              <w:ind w:leftChars="100" w:left="200"/>
                              <w:jc w:val="left"/>
                              <w:rPr>
                                <w:rFonts w:ascii="Calibri" w:hAnsi="Calibri"/>
                                <w:sz w:val="22"/>
                              </w:rPr>
                            </w:pPr>
                            <w:r w:rsidRPr="00FA5A97">
                              <w:rPr>
                                <w:rFonts w:ascii="Calibri" w:hAnsi="Calibri" w:hint="eastAsia"/>
                                <w:sz w:val="22"/>
                              </w:rPr>
                              <w:t>Simultaneous IV a</w:t>
                            </w:r>
                            <w:r>
                              <w:rPr>
                                <w:rFonts w:ascii="Calibri" w:hAnsi="Calibri" w:hint="eastAsia"/>
                                <w:sz w:val="22"/>
                              </w:rPr>
                              <w:t>dministration of analgesics (n</w:t>
                            </w:r>
                            <w:r w:rsidRPr="00FA5A97">
                              <w:rPr>
                                <w:rFonts w:ascii="Calibri" w:hAnsi="Calibri" w:hint="eastAsia"/>
                                <w:sz w:val="22"/>
                              </w:rPr>
                              <w:t>=1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20ABF21" id="직사각형 1" o:spid="_x0000_s1032" style="position:absolute;left:0;text-align:left;margin-left:206.55pt;margin-top:210.4pt;width:286.2pt;height:89.3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">
                <v:textbox inset=",7.2pt,,7.2pt">
                  <w:txbxContent>
                    <w:p w:rsidR="00A86784" w:rsidRPr="00FA5A97" w:rsidRDefault="00A86784" w:rsidP="00A86784">
                      <w:pPr>
                        <w:spacing w:line="276" w:lineRule="auto"/>
                        <w:jc w:val="left"/>
                        <w:rPr>
                          <w:rFonts w:ascii="Calibri" w:hAnsi="Calibri"/>
                          <w:sz w:val="22"/>
                        </w:rPr>
                      </w:pPr>
                      <w:r>
                        <w:rPr>
                          <w:rFonts w:ascii="Calibri" w:hAnsi="Calibri" w:hint="eastAsia"/>
                          <w:sz w:val="22"/>
                        </w:rPr>
                        <w:t>9</w:t>
                      </w:r>
                      <w:r w:rsidRPr="00FA5A97">
                        <w:rPr>
                          <w:rFonts w:ascii="Calibri" w:hAnsi="Calibri" w:hint="eastAsia"/>
                          <w:sz w:val="22"/>
                        </w:rPr>
                        <w:t xml:space="preserve"> RCTs excluded</w:t>
                      </w:r>
                      <w:r>
                        <w:rPr>
                          <w:rFonts w:ascii="Calibri" w:hAnsi="Calibri" w:hint="eastAsia"/>
                          <w:sz w:val="22"/>
                        </w:rPr>
                        <w:t>:</w:t>
                      </w:r>
                    </w:p>
                    <w:p w:rsidR="00A86784" w:rsidRPr="00FA5A97" w:rsidRDefault="00A86784" w:rsidP="00A86784">
                      <w:pPr>
                        <w:spacing w:line="276" w:lineRule="auto"/>
                        <w:ind w:leftChars="100" w:left="200"/>
                        <w:jc w:val="left"/>
                        <w:rPr>
                          <w:rFonts w:ascii="Calibri" w:hAnsi="Calibri"/>
                          <w:sz w:val="22"/>
                        </w:rPr>
                      </w:pPr>
                      <w:r w:rsidRPr="00FA5A97">
                        <w:rPr>
                          <w:rFonts w:ascii="Calibri" w:hAnsi="Calibri" w:hint="eastAsia"/>
                          <w:sz w:val="22"/>
                        </w:rPr>
                        <w:t>Insufficient da</w:t>
                      </w:r>
                      <w:r>
                        <w:rPr>
                          <w:rFonts w:ascii="Calibri" w:hAnsi="Calibri" w:hint="eastAsia"/>
                          <w:sz w:val="22"/>
                        </w:rPr>
                        <w:t>ta for meta-analysis (n=2</w:t>
                      </w:r>
                      <w:r w:rsidRPr="00FA5A97">
                        <w:rPr>
                          <w:rFonts w:ascii="Calibri" w:hAnsi="Calibri" w:hint="eastAsia"/>
                          <w:sz w:val="22"/>
                        </w:rPr>
                        <w:t>)</w:t>
                      </w:r>
                    </w:p>
                    <w:p w:rsidR="00A86784" w:rsidRPr="00FA5A97" w:rsidRDefault="00A86784" w:rsidP="00A86784">
                      <w:pPr>
                        <w:spacing w:line="276" w:lineRule="auto"/>
                        <w:ind w:leftChars="100" w:left="200"/>
                        <w:jc w:val="left"/>
                        <w:rPr>
                          <w:rFonts w:ascii="Calibri" w:hAnsi="Calibri"/>
                          <w:sz w:val="22"/>
                        </w:rPr>
                      </w:pPr>
                      <w:r>
                        <w:rPr>
                          <w:rFonts w:ascii="Calibri" w:hAnsi="Calibri" w:hint="eastAsia"/>
                          <w:sz w:val="22"/>
                        </w:rPr>
                        <w:t>Not English language (n</w:t>
                      </w:r>
                      <w:r w:rsidRPr="00FA5A97">
                        <w:rPr>
                          <w:rFonts w:ascii="Calibri" w:hAnsi="Calibri" w:hint="eastAsia"/>
                          <w:sz w:val="22"/>
                        </w:rPr>
                        <w:t>=4)</w:t>
                      </w:r>
                    </w:p>
                    <w:p w:rsidR="00A86784" w:rsidRPr="00FA5A97" w:rsidRDefault="00A86784" w:rsidP="00A86784">
                      <w:pPr>
                        <w:spacing w:line="276" w:lineRule="auto"/>
                        <w:ind w:leftChars="100" w:left="200"/>
                        <w:jc w:val="left"/>
                        <w:rPr>
                          <w:rFonts w:ascii="Calibri" w:hAnsi="Calibri"/>
                          <w:sz w:val="22"/>
                        </w:rPr>
                      </w:pPr>
                      <w:r w:rsidRPr="00FA5A97">
                        <w:rPr>
                          <w:rFonts w:ascii="Calibri" w:hAnsi="Calibri" w:hint="eastAsia"/>
                          <w:sz w:val="22"/>
                        </w:rPr>
                        <w:t>Postoperative cath</w:t>
                      </w:r>
                      <w:r>
                        <w:rPr>
                          <w:rFonts w:ascii="Calibri" w:hAnsi="Calibri" w:hint="eastAsia"/>
                          <w:sz w:val="22"/>
                        </w:rPr>
                        <w:t>eters for IPLA administration (n</w:t>
                      </w:r>
                      <w:r w:rsidRPr="00FA5A97">
                        <w:rPr>
                          <w:rFonts w:ascii="Calibri" w:hAnsi="Calibri" w:hint="eastAsia"/>
                          <w:sz w:val="22"/>
                        </w:rPr>
                        <w:t>=2)</w:t>
                      </w:r>
                    </w:p>
                    <w:p w:rsidR="00A86784" w:rsidRPr="00FA5A97" w:rsidRDefault="00A86784" w:rsidP="00A86784">
                      <w:pPr>
                        <w:spacing w:line="276" w:lineRule="auto"/>
                        <w:ind w:leftChars="100" w:left="200"/>
                        <w:jc w:val="left"/>
                        <w:rPr>
                          <w:rFonts w:ascii="Calibri" w:hAnsi="Calibri"/>
                          <w:sz w:val="22"/>
                        </w:rPr>
                      </w:pPr>
                      <w:r w:rsidRPr="00FA5A97">
                        <w:rPr>
                          <w:rFonts w:ascii="Calibri" w:hAnsi="Calibri" w:hint="eastAsia"/>
                          <w:sz w:val="22"/>
                        </w:rPr>
                        <w:t>Simultaneous IV a</w:t>
                      </w:r>
                      <w:r>
                        <w:rPr>
                          <w:rFonts w:ascii="Calibri" w:hAnsi="Calibri" w:hint="eastAsia"/>
                          <w:sz w:val="22"/>
                        </w:rPr>
                        <w:t>dministration of analgesics (n</w:t>
                      </w:r>
                      <w:r w:rsidRPr="00FA5A97">
                        <w:rPr>
                          <w:rFonts w:ascii="Calibri" w:hAnsi="Calibri" w:hint="eastAsia"/>
                          <w:sz w:val="22"/>
                        </w:rPr>
                        <w:t>=1)</w:t>
                      </w:r>
                    </w:p>
                  </w:txbxContent>
                </v:textbox>
              </v:rect>
            </w:pict>
          </mc:Fallback>
        </mc:AlternateContent>
      </w:r>
      <w:r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br w:type="page"/>
      </w:r>
    </w:p>
    <w:p w:rsidR="00761E69" w:rsidRPr="00761E69" w:rsidRDefault="00542BF0" w:rsidP="00A86784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lastRenderedPageBreak/>
        <w:t>A</w:t>
      </w:r>
    </w:p>
    <w:p w:rsidR="00761E69" w:rsidRPr="00761E69" w:rsidRDefault="00761E69" w:rsidP="00A86784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761E69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3F34896C" wp14:editId="5D88C767">
            <wp:extent cx="5731510" cy="4622165"/>
            <wp:effectExtent l="0" t="0" r="2540" b="6985"/>
            <wp:docPr id="14" name="그림 14" descr="C:\Users\KIM\Desktop\논문ing\LC_SR_WJG\revision\revised figure\Fig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IM\Desktop\논문ing\LC_SR_WJG\revision\revised figure\Figure 2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622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61E69" w:rsidRPr="00761E69" w:rsidRDefault="00761E69">
      <w:pPr>
        <w:widowControl/>
        <w:wordWrap/>
        <w:autoSpaceDE/>
        <w:autoSpaceDN/>
        <w:jc w:val="left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:rsidR="00542BF0" w:rsidRDefault="00542BF0" w:rsidP="00761E69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>B</w:t>
      </w:r>
    </w:p>
    <w:p w:rsidR="00761E69" w:rsidRPr="00761E69" w:rsidRDefault="00761E69" w:rsidP="00761E69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0EB01A8E" wp14:editId="14F783EB">
            <wp:extent cx="5126355" cy="2217420"/>
            <wp:effectExtent l="0" t="0" r="0" b="0"/>
            <wp:docPr id="22" name="그림 22" descr="C:\Users\KIM\Desktop\논문ing\LC_SR_WJG\revision\revised figure\Figure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KIM\Desktop\논문ing\LC_SR_WJG\revision\revised figure\Figure 3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6355" cy="2217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61E69" w:rsidRPr="00761E69" w:rsidRDefault="00761E69" w:rsidP="00761E69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br w:type="page"/>
      </w:r>
    </w:p>
    <w:p w:rsidR="00542BF0" w:rsidRDefault="00542BF0" w:rsidP="00761E69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:rsidR="00542BF0" w:rsidRDefault="00542BF0" w:rsidP="00761E69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>C</w:t>
      </w:r>
    </w:p>
    <w:p w:rsidR="00761E69" w:rsidRPr="00761E69" w:rsidRDefault="00761E69" w:rsidP="00761E69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22F937ED" wp14:editId="4DE3515E">
            <wp:extent cx="5011420" cy="1922145"/>
            <wp:effectExtent l="0" t="0" r="0" b="1905"/>
            <wp:docPr id="23" name="그림 23" descr="C:\Users\KIM\Desktop\논문ing\LC_SR_WJG\revision\revised figure\Figure 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KIM\Desktop\논문ing\LC_SR_WJG\revision\revised figure\Figure 4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1420" cy="1922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61E69" w:rsidRPr="00761E69" w:rsidRDefault="00761E69" w:rsidP="00761E69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:rsidR="00542BF0" w:rsidRDefault="00542BF0" w:rsidP="00761E69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>D</w:t>
      </w:r>
    </w:p>
    <w:p w:rsidR="00D1670F" w:rsidRDefault="00761E69" w:rsidP="00761E69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24B56DEC" wp14:editId="5F46CA5A">
            <wp:extent cx="4932045" cy="1951355"/>
            <wp:effectExtent l="0" t="0" r="1905" b="0"/>
            <wp:docPr id="24" name="그림 24" descr="C:\Users\KIM\Desktop\논문ing\LC_SR_WJG\revision\revised figure\Figure 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KIM\Desktop\논문ing\LC_SR_WJG\revision\revised figure\Figure 5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2045" cy="1951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42BF0" w:rsidRDefault="00542BF0" w:rsidP="00761E69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>E</w:t>
      </w:r>
    </w:p>
    <w:p w:rsidR="00761E69" w:rsidRPr="00761E69" w:rsidRDefault="00761E69" w:rsidP="00761E69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39CDD3CF" wp14:editId="2843825E">
            <wp:extent cx="4773295" cy="2066290"/>
            <wp:effectExtent l="0" t="0" r="8255" b="0"/>
            <wp:docPr id="25" name="그림 25" descr="C:\Users\KIM\Desktop\논문ing\LC_SR_WJG\revision\revised figure\Figure 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KIM\Desktop\논문ing\LC_SR_WJG\revision\revised figure\Figure 6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3295" cy="2066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61E69" w:rsidRPr="00761E69" w:rsidRDefault="00761E69">
      <w:pPr>
        <w:widowControl/>
        <w:wordWrap/>
        <w:autoSpaceDE/>
        <w:autoSpaceDN/>
        <w:jc w:val="left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br w:type="page"/>
      </w:r>
    </w:p>
    <w:p w:rsidR="00542BF0" w:rsidRDefault="00542BF0" w:rsidP="00A86784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lastRenderedPageBreak/>
        <w:t>F</w:t>
      </w:r>
    </w:p>
    <w:p w:rsidR="00761E69" w:rsidRPr="00761E69" w:rsidRDefault="00761E69" w:rsidP="00A86784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40ED25A4" wp14:editId="64C9E815">
            <wp:extent cx="4895850" cy="3239770"/>
            <wp:effectExtent l="0" t="0" r="0" b="0"/>
            <wp:docPr id="26" name="그림 26" descr="C:\Users\KIM\Desktop\논문ing\LC_SR_WJG\revision\revised figure\Figure 7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KIM\Desktop\논문ing\LC_SR_WJG\revision\revised figure\Figure 7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5850" cy="3239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42BF0" w:rsidRPr="00761E69" w:rsidRDefault="00542BF0" w:rsidP="00542BF0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761E69">
        <w:rPr>
          <w:rFonts w:ascii="Book Antiqua" w:hAnsi="Book Antiqua" w:cs="Times New Roman"/>
          <w:b/>
          <w:sz w:val="24"/>
          <w:szCs w:val="24"/>
        </w:rPr>
        <w:t>Figure 2 Forest plot of resting abdominal pain</w:t>
      </w:r>
      <w:r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 xml:space="preserve"> (A), </w:t>
      </w:r>
      <w:r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t>dynamic abdominal pain</w:t>
      </w:r>
      <w:r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 xml:space="preserve"> (B), </w:t>
      </w:r>
      <w:r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t>visceral pain</w:t>
      </w:r>
      <w:r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 xml:space="preserve"> (C), </w:t>
      </w:r>
      <w:r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t>parietal pain</w:t>
      </w:r>
      <w:r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 xml:space="preserve"> (D), </w:t>
      </w:r>
      <w:r w:rsidRPr="00761E69">
        <w:rPr>
          <w:rFonts w:ascii="Book Antiqua" w:hAnsi="Book Antiqua" w:cs="Times New Roman"/>
          <w:b/>
          <w:sz w:val="24"/>
          <w:szCs w:val="24"/>
        </w:rPr>
        <w:t>shoulder pain (severity)</w:t>
      </w:r>
      <w:r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 xml:space="preserve"> (E) and </w:t>
      </w:r>
      <w:r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t>shoulder pain (incidence)</w:t>
      </w:r>
      <w:r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 xml:space="preserve"> (F)</w:t>
      </w:r>
      <w:r w:rsidRPr="00761E69"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>.</w:t>
      </w:r>
    </w:p>
    <w:p w:rsidR="00761E69" w:rsidRPr="00542BF0" w:rsidRDefault="00761E69" w:rsidP="00761E69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:rsidR="00A86784" w:rsidRPr="00761E69" w:rsidRDefault="00761E69" w:rsidP="00A86784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761E69">
        <w:rPr>
          <w:rFonts w:ascii="Book Antiqua" w:eastAsia="SimSun" w:hAnsi="Book Antiqua" w:cs="Times New Roman"/>
          <w:b/>
          <w:sz w:val="24"/>
          <w:szCs w:val="24"/>
          <w:lang w:eastAsia="zh-CN"/>
        </w:rPr>
        <w:br w:type="page"/>
      </w:r>
    </w:p>
    <w:p w:rsidR="00761E69" w:rsidRPr="00761E69" w:rsidRDefault="00761E69" w:rsidP="00761E69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761E69">
        <w:rPr>
          <w:rFonts w:ascii="Book Antiqua" w:eastAsia="SimSun" w:hAnsi="Book Antiqua" w:cs="Times New Roman"/>
          <w:b/>
          <w:noProof/>
          <w:sz w:val="24"/>
          <w:szCs w:val="24"/>
          <w:lang w:eastAsia="zh-CN"/>
        </w:rPr>
        <w:lastRenderedPageBreak/>
        <w:drawing>
          <wp:inline distT="0" distB="0" distL="0" distR="0" wp14:anchorId="30D94FDC" wp14:editId="1BD989C9">
            <wp:extent cx="5839866" cy="3353563"/>
            <wp:effectExtent l="0" t="0" r="8890" b="0"/>
            <wp:docPr id="21" name="그림 21" descr="G:\SR\LC\임세호 사진1\funnel plot resting abdominal pain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G:\SR\LC\임세호 사진1\funnel plot resting abdominal pain 1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39779" cy="33535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86784" w:rsidRPr="00761E69" w:rsidRDefault="00A86784" w:rsidP="00A86784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761E69">
        <w:rPr>
          <w:rFonts w:ascii="Book Antiqua" w:hAnsi="Book Antiqua" w:cs="Times New Roman"/>
          <w:b/>
          <w:sz w:val="24"/>
          <w:szCs w:val="24"/>
        </w:rPr>
        <w:t>Figure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D1670F"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>3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Funnel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plot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publication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bias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of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resting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abdominal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hAnsi="Book Antiqua" w:cs="Times New Roman"/>
          <w:b/>
          <w:sz w:val="24"/>
          <w:szCs w:val="24"/>
        </w:rPr>
        <w:t>pain</w:t>
      </w:r>
      <w:r w:rsidR="00761E69" w:rsidRPr="00761E6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61E69"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>.</w:t>
      </w:r>
      <w:r w:rsidRPr="00761E69">
        <w:rPr>
          <w:rFonts w:ascii="Book Antiqua" w:hAnsi="Book Antiqua" w:cs="Times New Roman"/>
          <w:b/>
          <w:sz w:val="24"/>
          <w:szCs w:val="24"/>
        </w:rPr>
        <w:br w:type="page"/>
      </w:r>
    </w:p>
    <w:bookmarkEnd w:id="233"/>
    <w:bookmarkEnd w:id="234"/>
    <w:bookmarkEnd w:id="235"/>
    <w:bookmarkEnd w:id="236"/>
    <w:bookmarkEnd w:id="237"/>
    <w:bookmarkEnd w:id="238"/>
    <w:bookmarkEnd w:id="239"/>
    <w:bookmarkEnd w:id="240"/>
    <w:bookmarkEnd w:id="241"/>
    <w:bookmarkEnd w:id="242"/>
    <w:bookmarkEnd w:id="243"/>
    <w:bookmarkEnd w:id="244"/>
    <w:bookmarkEnd w:id="245"/>
    <w:bookmarkEnd w:id="246"/>
    <w:bookmarkEnd w:id="247"/>
    <w:bookmarkEnd w:id="248"/>
    <w:bookmarkEnd w:id="249"/>
    <w:bookmarkEnd w:id="250"/>
    <w:bookmarkEnd w:id="251"/>
    <w:bookmarkEnd w:id="252"/>
    <w:bookmarkEnd w:id="253"/>
    <w:bookmarkEnd w:id="254"/>
    <w:bookmarkEnd w:id="255"/>
    <w:bookmarkEnd w:id="256"/>
    <w:bookmarkEnd w:id="257"/>
    <w:bookmarkEnd w:id="258"/>
    <w:bookmarkEnd w:id="259"/>
    <w:bookmarkEnd w:id="260"/>
    <w:bookmarkEnd w:id="261"/>
    <w:bookmarkEnd w:id="262"/>
    <w:bookmarkEnd w:id="263"/>
    <w:bookmarkEnd w:id="264"/>
    <w:bookmarkEnd w:id="265"/>
    <w:bookmarkEnd w:id="266"/>
    <w:bookmarkEnd w:id="267"/>
    <w:bookmarkEnd w:id="268"/>
    <w:bookmarkEnd w:id="269"/>
    <w:bookmarkEnd w:id="270"/>
    <w:bookmarkEnd w:id="271"/>
    <w:bookmarkEnd w:id="272"/>
    <w:bookmarkEnd w:id="273"/>
    <w:bookmarkEnd w:id="274"/>
    <w:bookmarkEnd w:id="275"/>
    <w:bookmarkEnd w:id="276"/>
    <w:bookmarkEnd w:id="277"/>
    <w:bookmarkEnd w:id="278"/>
    <w:bookmarkEnd w:id="279"/>
    <w:bookmarkEnd w:id="280"/>
    <w:bookmarkEnd w:id="281"/>
    <w:bookmarkEnd w:id="282"/>
    <w:bookmarkEnd w:id="283"/>
    <w:bookmarkEnd w:id="284"/>
    <w:bookmarkEnd w:id="285"/>
    <w:bookmarkEnd w:id="286"/>
    <w:bookmarkEnd w:id="287"/>
    <w:bookmarkEnd w:id="288"/>
    <w:bookmarkEnd w:id="289"/>
    <w:bookmarkEnd w:id="290"/>
    <w:bookmarkEnd w:id="291"/>
    <w:bookmarkEnd w:id="292"/>
    <w:bookmarkEnd w:id="293"/>
    <w:bookmarkEnd w:id="294"/>
    <w:bookmarkEnd w:id="295"/>
    <w:bookmarkEnd w:id="296"/>
    <w:bookmarkEnd w:id="297"/>
    <w:bookmarkEnd w:id="298"/>
    <w:bookmarkEnd w:id="299"/>
    <w:bookmarkEnd w:id="300"/>
    <w:bookmarkEnd w:id="301"/>
    <w:bookmarkEnd w:id="302"/>
    <w:bookmarkEnd w:id="303"/>
    <w:bookmarkEnd w:id="304"/>
    <w:bookmarkEnd w:id="305"/>
    <w:bookmarkEnd w:id="306"/>
    <w:bookmarkEnd w:id="307"/>
    <w:bookmarkEnd w:id="308"/>
    <w:bookmarkEnd w:id="309"/>
    <w:bookmarkEnd w:id="310"/>
    <w:bookmarkEnd w:id="311"/>
    <w:bookmarkEnd w:id="312"/>
    <w:bookmarkEnd w:id="313"/>
    <w:bookmarkEnd w:id="314"/>
    <w:bookmarkEnd w:id="315"/>
    <w:bookmarkEnd w:id="316"/>
    <w:bookmarkEnd w:id="317"/>
    <w:bookmarkEnd w:id="318"/>
    <w:bookmarkEnd w:id="319"/>
    <w:bookmarkEnd w:id="320"/>
    <w:bookmarkEnd w:id="321"/>
    <w:bookmarkEnd w:id="322"/>
    <w:bookmarkEnd w:id="323"/>
    <w:bookmarkEnd w:id="324"/>
    <w:bookmarkEnd w:id="325"/>
    <w:bookmarkEnd w:id="326"/>
    <w:bookmarkEnd w:id="327"/>
    <w:bookmarkEnd w:id="328"/>
    <w:bookmarkEnd w:id="329"/>
    <w:bookmarkEnd w:id="330"/>
    <w:bookmarkEnd w:id="331"/>
    <w:bookmarkEnd w:id="332"/>
    <w:bookmarkEnd w:id="333"/>
    <w:bookmarkEnd w:id="334"/>
    <w:bookmarkEnd w:id="335"/>
    <w:bookmarkEnd w:id="336"/>
    <w:bookmarkEnd w:id="337"/>
    <w:bookmarkEnd w:id="338"/>
    <w:bookmarkEnd w:id="339"/>
    <w:bookmarkEnd w:id="340"/>
    <w:bookmarkEnd w:id="341"/>
    <w:bookmarkEnd w:id="342"/>
    <w:bookmarkEnd w:id="343"/>
    <w:bookmarkEnd w:id="344"/>
    <w:bookmarkEnd w:id="345"/>
    <w:bookmarkEnd w:id="346"/>
    <w:bookmarkEnd w:id="347"/>
    <w:bookmarkEnd w:id="348"/>
    <w:bookmarkEnd w:id="349"/>
    <w:bookmarkEnd w:id="350"/>
    <w:bookmarkEnd w:id="351"/>
    <w:bookmarkEnd w:id="352"/>
    <w:bookmarkEnd w:id="353"/>
    <w:bookmarkEnd w:id="354"/>
    <w:bookmarkEnd w:id="355"/>
    <w:bookmarkEnd w:id="356"/>
    <w:bookmarkEnd w:id="357"/>
    <w:bookmarkEnd w:id="358"/>
    <w:bookmarkEnd w:id="359"/>
    <w:bookmarkEnd w:id="360"/>
    <w:bookmarkEnd w:id="361"/>
    <w:bookmarkEnd w:id="362"/>
    <w:bookmarkEnd w:id="363"/>
    <w:bookmarkEnd w:id="364"/>
    <w:bookmarkEnd w:id="365"/>
    <w:bookmarkEnd w:id="366"/>
    <w:bookmarkEnd w:id="367"/>
    <w:bookmarkEnd w:id="368"/>
    <w:bookmarkEnd w:id="369"/>
    <w:bookmarkEnd w:id="370"/>
    <w:bookmarkEnd w:id="371"/>
    <w:bookmarkEnd w:id="372"/>
    <w:bookmarkEnd w:id="373"/>
    <w:bookmarkEnd w:id="374"/>
    <w:bookmarkEnd w:id="375"/>
    <w:bookmarkEnd w:id="376"/>
    <w:bookmarkEnd w:id="377"/>
    <w:bookmarkEnd w:id="378"/>
    <w:bookmarkEnd w:id="379"/>
    <w:bookmarkEnd w:id="380"/>
    <w:bookmarkEnd w:id="381"/>
    <w:bookmarkEnd w:id="382"/>
    <w:bookmarkEnd w:id="383"/>
    <w:bookmarkEnd w:id="384"/>
    <w:bookmarkEnd w:id="385"/>
    <w:bookmarkEnd w:id="386"/>
    <w:bookmarkEnd w:id="387"/>
    <w:bookmarkEnd w:id="388"/>
    <w:bookmarkEnd w:id="389"/>
    <w:bookmarkEnd w:id="390"/>
    <w:bookmarkEnd w:id="391"/>
    <w:bookmarkEnd w:id="392"/>
    <w:bookmarkEnd w:id="393"/>
    <w:bookmarkEnd w:id="394"/>
    <w:bookmarkEnd w:id="395"/>
    <w:bookmarkEnd w:id="396"/>
    <w:bookmarkEnd w:id="397"/>
    <w:bookmarkEnd w:id="398"/>
    <w:bookmarkEnd w:id="399"/>
    <w:bookmarkEnd w:id="400"/>
    <w:bookmarkEnd w:id="401"/>
    <w:bookmarkEnd w:id="402"/>
    <w:bookmarkEnd w:id="403"/>
    <w:bookmarkEnd w:id="404"/>
    <w:bookmarkEnd w:id="405"/>
    <w:bookmarkEnd w:id="406"/>
    <w:bookmarkEnd w:id="407"/>
    <w:bookmarkEnd w:id="408"/>
    <w:bookmarkEnd w:id="409"/>
    <w:p w:rsidR="00F87213" w:rsidRPr="00761E69" w:rsidRDefault="00F87213" w:rsidP="001A2696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  <w:r w:rsidRPr="00761E69">
        <w:rPr>
          <w:rFonts w:ascii="Book Antiqua" w:hAnsi="Book Antiqua"/>
          <w:b/>
          <w:sz w:val="24"/>
          <w:szCs w:val="24"/>
        </w:rPr>
        <w:lastRenderedPageBreak/>
        <w:t>Table</w:t>
      </w:r>
      <w:r w:rsidR="00761E69" w:rsidRPr="00761E69">
        <w:rPr>
          <w:rFonts w:ascii="Book Antiqua" w:hAnsi="Book Antiqua"/>
          <w:b/>
          <w:sz w:val="24"/>
          <w:szCs w:val="24"/>
        </w:rPr>
        <w:t xml:space="preserve"> </w:t>
      </w:r>
      <w:r w:rsidRPr="00761E69">
        <w:rPr>
          <w:rFonts w:ascii="Book Antiqua" w:hAnsi="Book Antiqua"/>
          <w:b/>
          <w:sz w:val="24"/>
          <w:szCs w:val="24"/>
        </w:rPr>
        <w:t>1</w:t>
      </w:r>
      <w:r w:rsidR="00761E69" w:rsidRPr="00761E69">
        <w:rPr>
          <w:rFonts w:ascii="Book Antiqua" w:hAnsi="Book Antiqua"/>
          <w:b/>
          <w:sz w:val="24"/>
          <w:szCs w:val="24"/>
        </w:rPr>
        <w:t xml:space="preserve"> </w:t>
      </w:r>
      <w:r w:rsidRPr="00761E69">
        <w:rPr>
          <w:rFonts w:ascii="Book Antiqua" w:hAnsi="Book Antiqua"/>
          <w:b/>
          <w:sz w:val="24"/>
          <w:szCs w:val="24"/>
        </w:rPr>
        <w:t>Study</w:t>
      </w:r>
      <w:r w:rsidR="00761E69" w:rsidRPr="00761E69">
        <w:rPr>
          <w:rFonts w:ascii="Book Antiqua" w:hAnsi="Book Antiqua"/>
          <w:b/>
          <w:sz w:val="24"/>
          <w:szCs w:val="24"/>
        </w:rPr>
        <w:t xml:space="preserve"> </w:t>
      </w:r>
      <w:r w:rsidRPr="00761E69">
        <w:rPr>
          <w:rFonts w:ascii="Book Antiqua" w:hAnsi="Book Antiqua"/>
          <w:b/>
          <w:sz w:val="24"/>
          <w:szCs w:val="24"/>
        </w:rPr>
        <w:t>characteristics</w:t>
      </w:r>
    </w:p>
    <w:tbl>
      <w:tblPr>
        <w:tblStyle w:val="TableGrid"/>
        <w:tblW w:w="903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76"/>
        <w:gridCol w:w="709"/>
        <w:gridCol w:w="1276"/>
        <w:gridCol w:w="709"/>
        <w:gridCol w:w="2126"/>
        <w:gridCol w:w="1843"/>
      </w:tblGrid>
      <w:tr w:rsidR="008D35A9" w:rsidRPr="00761E69" w:rsidTr="00940E6F">
        <w:trPr>
          <w:trHeight w:val="454"/>
        </w:trPr>
        <w:tc>
          <w:tcPr>
            <w:tcW w:w="23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b/>
                <w:sz w:val="24"/>
                <w:szCs w:val="24"/>
              </w:rPr>
            </w:pPr>
            <w:r w:rsidRPr="00761E69">
              <w:rPr>
                <w:rFonts w:ascii="Book Antiqua" w:hAnsi="Book Antiqua"/>
                <w:b/>
                <w:sz w:val="24"/>
                <w:szCs w:val="24"/>
              </w:rPr>
              <w:t>Study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761E69">
              <w:rPr>
                <w:rFonts w:ascii="Book Antiqua" w:hAnsi="Book Antiqua"/>
                <w:b/>
                <w:sz w:val="24"/>
                <w:szCs w:val="24"/>
              </w:rPr>
              <w:t>Year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761E69">
              <w:rPr>
                <w:rFonts w:ascii="Book Antiqua" w:hAnsi="Book Antiqua"/>
                <w:b/>
                <w:sz w:val="24"/>
                <w:szCs w:val="24"/>
              </w:rPr>
              <w:t>Patients</w:t>
            </w:r>
            <w:r w:rsidR="00761E69" w:rsidRPr="00761E69">
              <w:rPr>
                <w:rFonts w:ascii="Book Antiqua" w:hAnsi="Book Antiqua"/>
                <w:b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b/>
                <w:sz w:val="24"/>
                <w:szCs w:val="24"/>
              </w:rPr>
              <w:t>(n)</w:t>
            </w:r>
          </w:p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761E69">
              <w:rPr>
                <w:rFonts w:ascii="Book Antiqua" w:hAnsi="Book Antiqua"/>
                <w:b/>
                <w:sz w:val="24"/>
                <w:szCs w:val="24"/>
              </w:rPr>
              <w:t>IPLA/</w:t>
            </w:r>
          </w:p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761E69">
              <w:rPr>
                <w:rFonts w:ascii="Book Antiqua" w:hAnsi="Book Antiqua"/>
                <w:b/>
                <w:sz w:val="24"/>
                <w:szCs w:val="24"/>
              </w:rPr>
              <w:t>Control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761E69">
              <w:rPr>
                <w:rFonts w:ascii="Book Antiqua" w:hAnsi="Book Antiqua"/>
                <w:b/>
                <w:sz w:val="24"/>
                <w:szCs w:val="24"/>
              </w:rPr>
              <w:t>Type</w:t>
            </w:r>
          </w:p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761E69">
              <w:rPr>
                <w:rFonts w:ascii="Book Antiqua" w:hAnsi="Book Antiqua"/>
                <w:b/>
                <w:sz w:val="24"/>
                <w:szCs w:val="24"/>
              </w:rPr>
              <w:t>of</w:t>
            </w:r>
            <w:r w:rsidR="00761E69" w:rsidRPr="00761E69">
              <w:rPr>
                <w:rFonts w:ascii="Book Antiqua" w:hAnsi="Book Antiqua"/>
                <w:b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b/>
                <w:sz w:val="24"/>
                <w:szCs w:val="24"/>
              </w:rPr>
              <w:t>LA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761E69">
              <w:rPr>
                <w:rFonts w:ascii="Book Antiqua" w:hAnsi="Book Antiqua"/>
                <w:b/>
                <w:sz w:val="24"/>
                <w:szCs w:val="24"/>
              </w:rPr>
              <w:t>Pain</w:t>
            </w:r>
            <w:r w:rsidR="00761E69" w:rsidRPr="00761E69">
              <w:rPr>
                <w:rFonts w:ascii="Book Antiqua" w:hAnsi="Book Antiqua"/>
                <w:b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b/>
                <w:sz w:val="24"/>
                <w:szCs w:val="24"/>
              </w:rPr>
              <w:t>characteristic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761E69">
              <w:rPr>
                <w:rFonts w:ascii="Book Antiqua" w:hAnsi="Book Antiqua"/>
                <w:b/>
                <w:sz w:val="24"/>
                <w:szCs w:val="24"/>
              </w:rPr>
              <w:t>Postoperative</w:t>
            </w:r>
          </w:p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761E69">
              <w:rPr>
                <w:rFonts w:ascii="Book Antiqua" w:hAnsi="Book Antiqua"/>
                <w:b/>
                <w:sz w:val="24"/>
                <w:szCs w:val="24"/>
              </w:rPr>
              <w:t>time</w:t>
            </w:r>
            <w:r w:rsidR="00761E69" w:rsidRPr="00761E69">
              <w:rPr>
                <w:rFonts w:ascii="Book Antiqua" w:hAnsi="Book Antiqua"/>
                <w:b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b/>
                <w:sz w:val="24"/>
                <w:szCs w:val="24"/>
              </w:rPr>
              <w:t>point</w:t>
            </w:r>
            <w:r w:rsidR="00761E69" w:rsidRPr="00761E69">
              <w:rPr>
                <w:rFonts w:ascii="Book Antiqua" w:hAnsi="Book Antiqua"/>
                <w:b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b/>
                <w:sz w:val="24"/>
                <w:szCs w:val="24"/>
              </w:rPr>
              <w:t>(</w:t>
            </w:r>
            <w:r w:rsidR="001A2696" w:rsidRPr="00761E69">
              <w:rPr>
                <w:rFonts w:ascii="Book Antiqua" w:eastAsia="SimSun" w:hAnsi="Book Antiqua" w:hint="eastAsia"/>
                <w:b/>
                <w:sz w:val="24"/>
                <w:szCs w:val="24"/>
                <w:lang w:eastAsia="zh-CN"/>
              </w:rPr>
              <w:t>h</w:t>
            </w:r>
            <w:r w:rsidRPr="00761E69">
              <w:rPr>
                <w:rFonts w:ascii="Book Antiqua" w:hAnsi="Book Antiqua"/>
                <w:b/>
                <w:sz w:val="24"/>
                <w:szCs w:val="24"/>
              </w:rPr>
              <w:t>)</w:t>
            </w:r>
          </w:p>
        </w:tc>
      </w:tr>
      <w:tr w:rsidR="00F87213" w:rsidRPr="00761E69" w:rsidTr="00940E6F">
        <w:trPr>
          <w:trHeight w:val="454"/>
        </w:trPr>
        <w:tc>
          <w:tcPr>
            <w:tcW w:w="2376" w:type="dxa"/>
            <w:tcBorders>
              <w:top w:val="single" w:sz="4" w:space="0" w:color="auto"/>
            </w:tcBorders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Chundriga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Chundrigar&lt;/Author&gt;&lt;Year&gt;1993&lt;/Year&gt;&lt;RecNum&gt;77&lt;/RecNum&gt;&lt;DisplayText&gt;&lt;style face="superscript"&gt;[39]&lt;/style&gt;&lt;/DisplayText&gt;&lt;record&gt;&lt;rec-number&gt;77&lt;/rec-number&gt;&lt;foreign-keys&gt;&lt;key app="EN" db-id="rdp9ppedz05vz6exff0xz29jwxd2s99fdpxr" timestamp="1373268252"&gt;77&lt;/key&gt;&lt;/foreign-keys&gt;&lt;ref-type name="Journal Article"&gt;17&lt;/ref-type&gt;&lt;contributors&gt;&lt;authors&gt;&lt;author&gt;Chundrigar, T.&lt;/author&gt;&lt;author&gt;Hedges, A. R.&lt;/author&gt;&lt;author&gt;Morris, R.&lt;/author&gt;&lt;author&gt;Stamatakis, J. D.&lt;/author&gt;&lt;/authors&gt;&lt;/contributors&gt;&lt;auth-address&gt;Princess of Wales Hospital, Bridgend, Mid Glamorgan.&lt;/auth-address&gt;&lt;titles&gt;&lt;title&gt;Intraperitoneal bupivacaine for effective pain relief after laparoscopic cholecystectomy&lt;/title&gt;&lt;secondary-title&gt;Ann R Coll Surg Engl&lt;/secondary-title&gt;&lt;alt-title&gt;Annals of the Royal College of Surgeons of England&lt;/alt-title&gt;&lt;/titles&gt;&lt;periodical&gt;&lt;full-title&gt;Ann R Coll Surg Engl&lt;/full-title&gt;&lt;abbr-1&gt;Annals of the Royal College of Surgeons of England&lt;/abbr-1&gt;&lt;/periodical&gt;&lt;alt-periodical&gt;&lt;full-title&gt;Ann R Coll Surg Engl&lt;/full-title&gt;&lt;abbr-1&gt;Annals of the Royal College of Surgeons of England&lt;/abbr-1&gt;&lt;/alt-periodical&gt;&lt;pages&gt;437-9&lt;/pages&gt;&lt;volume&gt;75&lt;/volume&gt;&lt;number&gt;6&lt;/number&gt;&lt;edition&gt;1993/11/01&lt;/edition&gt;&lt;keywords&gt;&lt;keyword&gt;Bupivacaine/ administration &amp;amp; dosage&lt;/keyword&gt;&lt;keyword&gt;Cholecystectomy, Laparoscopic/ adverse effects&lt;/keyword&gt;&lt;keyword&gt;Double-Blind Method&lt;/keyword&gt;&lt;keyword&gt;Female&lt;/keyword&gt;&lt;keyword&gt;Humans&lt;/keyword&gt;&lt;keyword&gt;Injections, Intraperitoneal&lt;/keyword&gt;&lt;keyword&gt;Male&lt;/keyword&gt;&lt;keyword&gt;Middle Aged&lt;/keyword&gt;&lt;keyword&gt;Pain Measurement&lt;/keyword&gt;&lt;keyword&gt;Pain, Postoperative/ drug therapy&lt;/keyword&gt;&lt;keyword&gt;Prospective Studies&lt;/keyword&gt;&lt;/keywords&gt;&lt;dates&gt;&lt;year&gt;1993&lt;/year&gt;&lt;pub-dates&gt;&lt;date&gt;Nov&lt;/date&gt;&lt;/pub-dates&gt;&lt;/dates&gt;&lt;isbn&gt;0035-8843 (Print)&amp;#xD;0035-8843 (Linking)&lt;/isbn&gt;&lt;accession-num&gt;8285548&lt;/accession-num&gt;&lt;urls&gt;&lt;/urls&gt;&lt;custom2&gt;PMC2498009&lt;/custom2&gt;&lt;remote-database-provider&gt;NLM&lt;/remote-database-provider&gt;&lt;language&gt;eng&lt;/language&gt;&lt;/record&gt;&lt;/Cite&gt;&lt;/EndNote&gt;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39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993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8/30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</w:t>
            </w:r>
          </w:p>
        </w:tc>
      </w:tr>
      <w:tr w:rsidR="00F87213" w:rsidRPr="00761E69" w:rsidTr="00940E6F">
        <w:trPr>
          <w:trHeight w:val="454"/>
        </w:trPr>
        <w:tc>
          <w:tcPr>
            <w:tcW w:w="2376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Pasqualucci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QYXNxdWFsdWNjaTwvQXV0aG9yPjxZZWFyPjE5OTQ8L1ll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QYXNxdWFsdWNjaTwvQXV0aG9yPjxZZWFyPjE5OTQ8L1ll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21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994</w:t>
            </w:r>
          </w:p>
        </w:tc>
        <w:tc>
          <w:tcPr>
            <w:tcW w:w="1276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8/14</w:t>
            </w:r>
          </w:p>
        </w:tc>
        <w:tc>
          <w:tcPr>
            <w:tcW w:w="709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</w:tc>
        <w:tc>
          <w:tcPr>
            <w:tcW w:w="1843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F87213" w:rsidRPr="00761E69" w:rsidTr="00940E6F">
        <w:trPr>
          <w:trHeight w:val="454"/>
        </w:trPr>
        <w:tc>
          <w:tcPr>
            <w:tcW w:w="2376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Rademak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SYWRlbWFrZXI8L0F1dGhvcj48WWVhcj4xOTk0PC9ZZWFy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SYWRlbWFrZXI8L0F1dGhvcj48WWVhcj4xOTk0PC9ZZWFy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23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994</w:t>
            </w:r>
          </w:p>
        </w:tc>
        <w:tc>
          <w:tcPr>
            <w:tcW w:w="1276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30/15</w:t>
            </w:r>
          </w:p>
        </w:tc>
        <w:tc>
          <w:tcPr>
            <w:tcW w:w="709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L</w:t>
            </w:r>
          </w:p>
        </w:tc>
        <w:tc>
          <w:tcPr>
            <w:tcW w:w="2126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(R)</w:t>
            </w:r>
          </w:p>
        </w:tc>
        <w:tc>
          <w:tcPr>
            <w:tcW w:w="1843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.5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</w:t>
            </w:r>
          </w:p>
        </w:tc>
      </w:tr>
      <w:tr w:rsidR="00F87213" w:rsidRPr="00761E69" w:rsidTr="00940E6F">
        <w:trPr>
          <w:trHeight w:val="454"/>
        </w:trPr>
        <w:tc>
          <w:tcPr>
            <w:tcW w:w="2376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Joris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Kb3JpczwvQXV0aG9yPjxZZWFyPjE5OTU8L1llYXI+PFJl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Kb3JpczwvQXV0aG9yPjxZZWFyPjE5OTU8L1llYXI+PFJl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34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995</w:t>
            </w:r>
          </w:p>
        </w:tc>
        <w:tc>
          <w:tcPr>
            <w:tcW w:w="1276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/20</w:t>
            </w:r>
          </w:p>
        </w:tc>
        <w:tc>
          <w:tcPr>
            <w:tcW w:w="709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Visceral/Pariet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S)</w:t>
            </w:r>
          </w:p>
        </w:tc>
        <w:tc>
          <w:tcPr>
            <w:tcW w:w="1843" w:type="dxa"/>
            <w:vAlign w:val="center"/>
          </w:tcPr>
          <w:p w:rsidR="00F87213" w:rsidRPr="00761E69" w:rsidRDefault="00F87213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6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8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Ratezel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1)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Raetzell&lt;/Author&gt;&lt;Year&gt;1995&lt;/Year&gt;&lt;RecNum&gt;69&lt;/RecNum&gt;&lt;DisplayText&gt;&lt;style face="superscript"&gt;[24]&lt;/style&gt;&lt;/DisplayText&gt;&lt;record&gt;&lt;rec-number&gt;69&lt;/rec-number&gt;&lt;foreign-keys&gt;&lt;key app="EN" db-id="rdp9ppedz05vz6exff0xz29jwxd2s99fdpxr" timestamp="1373268252"&gt;69&lt;/key&gt;&lt;/foreign-keys&gt;&lt;ref-type name="Journal Article"&gt;17&lt;/ref-type&gt;&lt;contributors&gt;&lt;authors&gt;&lt;author&gt;Raetzell, M.&lt;/author&gt;&lt;author&gt;Maier, C.&lt;/author&gt;&lt;author&gt;Schroder, D.&lt;/author&gt;&lt;author&gt;Wulf, H.&lt;/author&gt;&lt;/authors&gt;&lt;/contributors&gt;&lt;auth-address&gt;Department of Anesthesiology and Intensive Care Medicine, University Hospital, Kiel, Germany.&lt;/auth-address&gt;&lt;titles&gt;&lt;title&gt;Intraperitoneal application of bupivacaine during laparoscopic cholecystectomy--risk or benefit?&lt;/title&gt;&lt;secondary-title&gt;Anesth Analg&lt;/secondary-title&gt;&lt;alt-title&gt;Anesthesia and analgesia&lt;/alt-title&gt;&lt;/titles&gt;&lt;periodical&gt;&lt;full-title&gt;Anesth Analg&lt;/full-title&gt;&lt;abbr-1&gt;Anesthesia and analgesia&lt;/abbr-1&gt;&lt;/periodical&gt;&lt;alt-periodical&gt;&lt;full-title&gt;Anesth Analg&lt;/full-title&gt;&lt;abbr-1&gt;Anesthesia and analgesia&lt;/abbr-1&gt;&lt;/alt-periodical&gt;&lt;pages&gt;967-72&lt;/pages&gt;&lt;volume&gt;81&lt;/volume&gt;&lt;number&gt;5&lt;/number&gt;&lt;edition&gt;1995/11/01&lt;/edition&gt;&lt;keywords&gt;&lt;keyword&gt;Anesthetics, Local/ administration &amp;amp; dosage&lt;/keyword&gt;&lt;keyword&gt;Bupivacaine/ administration &amp;amp; dosage&lt;/keyword&gt;&lt;keyword&gt;Double-Blind Method&lt;/keyword&gt;&lt;keyword&gt;Humans&lt;/keyword&gt;&lt;keyword&gt;Injections, Intraperitoneal&lt;/keyword&gt;&lt;keyword&gt;Oxygen/blood&lt;/keyword&gt;&lt;keyword&gt;Pain Measurement&lt;/keyword&gt;&lt;keyword&gt;Pain, Postoperative/ prevention &amp;amp; control&lt;/keyword&gt;&lt;keyword&gt;Prospective Studies&lt;/keyword&gt;&lt;keyword&gt;Risk Factors&lt;/keyword&gt;&lt;/keywords&gt;&lt;dates&gt;&lt;year&gt;1995&lt;/year&gt;&lt;pub-dates&gt;&lt;date&gt;Nov&lt;/date&gt;&lt;/pub-dates&gt;&lt;/dates&gt;&lt;isbn&gt;0003-2999 (Print)&amp;#xD;0003-2999 (Linking)&lt;/isbn&gt;&lt;accession-num&gt;7486086&lt;/accession-num&gt;&lt;urls&gt;&lt;/urls&gt;&lt;remote-database-provider&gt;NLM&lt;/remote-database-provider&gt;&lt;language&gt;eng&lt;/language&gt;&lt;/record&gt;&lt;/Cite&gt;&lt;/EndNote&gt;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24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995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/1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D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72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Ratezel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2)</w:t>
            </w:r>
            <w:bookmarkStart w:id="410" w:name="OLE_LINK2027"/>
            <w:bookmarkStart w:id="411" w:name="OLE_LINK2028"/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Raetzell&lt;/Author&gt;&lt;Year&gt;1995&lt;/Year&gt;&lt;RecNum&gt;69&lt;/RecNum&gt;&lt;DisplayText&gt;&lt;style face="superscript"&gt;[24]&lt;/style&gt;&lt;/DisplayText&gt;&lt;record&gt;&lt;rec-number&gt;69&lt;/rec-number&gt;&lt;foreign-keys&gt;&lt;key app="EN" db-id="rdp9ppedz05vz6exff0xz29jwxd2s99fdpxr" timestamp="1373268252"&gt;69&lt;/key&gt;&lt;/foreign-keys&gt;&lt;ref-type name="Journal Article"&gt;17&lt;/ref-type&gt;&lt;contributors&gt;&lt;authors&gt;&lt;author&gt;Raetzell, M.&lt;/author&gt;&lt;author&gt;Maier, C.&lt;/author&gt;&lt;author&gt;Schroder, D.&lt;/author&gt;&lt;author&gt;Wulf, H.&lt;/author&gt;&lt;/authors&gt;&lt;/contributors&gt;&lt;auth-address&gt;Department of Anesthesiology and Intensive Care Medicine, University Hospital, Kiel, Germany.&lt;/auth-address&gt;&lt;titles&gt;&lt;title&gt;Intraperitoneal application of bupivacaine during laparoscopic cholecystectomy--risk or benefit?&lt;/title&gt;&lt;secondary-title&gt;Anesth Analg&lt;/secondary-title&gt;&lt;alt-title&gt;Anesthesia and analgesia&lt;/alt-title&gt;&lt;/titles&gt;&lt;periodical&gt;&lt;full-title&gt;Anesth Analg&lt;/full-title&gt;&lt;abbr-1&gt;Anesthesia and analgesia&lt;/abbr-1&gt;&lt;/periodical&gt;&lt;alt-periodical&gt;&lt;full-title&gt;Anesth Analg&lt;/full-title&gt;&lt;abbr-1&gt;Anesthesia and analgesia&lt;/abbr-1&gt;&lt;/alt-periodical&gt;&lt;pages&gt;967-72&lt;/pages&gt;&lt;volume&gt;81&lt;/volume&gt;&lt;number&gt;5&lt;/number&gt;&lt;edition&gt;1995/11/01&lt;/edition&gt;&lt;keywords&gt;&lt;keyword&gt;Anesthetics, Local/ administration &amp;amp; dosage&lt;/keyword&gt;&lt;keyword&gt;Bupivacaine/ administration &amp;amp; dosage&lt;/keyword&gt;&lt;keyword&gt;Double-Blind Method&lt;/keyword&gt;&lt;keyword&gt;Humans&lt;/keyword&gt;&lt;keyword&gt;Injections, Intraperitoneal&lt;/keyword&gt;&lt;keyword&gt;Oxygen/blood&lt;/keyword&gt;&lt;keyword&gt;Pain Measurement&lt;/keyword&gt;&lt;keyword&gt;Pain, Postoperative/ prevention &amp;amp; control&lt;/keyword&gt;&lt;keyword&gt;Prospective Studies&lt;/keyword&gt;&lt;keyword&gt;Risk Factors&lt;/keyword&gt;&lt;/keywords&gt;&lt;dates&gt;&lt;year&gt;1995&lt;/year&gt;&lt;pub-dates&gt;&lt;date&gt;Nov&lt;/date&gt;&lt;/pub-dates&gt;&lt;/dates&gt;&lt;isbn&gt;0003-2999 (Print)&amp;#xD;0003-2999 (Linking)&lt;/isbn&gt;&lt;accession-num&gt;7486086&lt;/accession-num&gt;&lt;urls&gt;&lt;/urls&gt;&lt;remote-database-provider&gt;NLM&lt;/remote-database-provider&gt;&lt;language&gt;eng&lt;/language&gt;&lt;/record&gt;&lt;/Cite&gt;&lt;/EndNote&gt;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24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bookmarkEnd w:id="410"/>
            <w:bookmarkEnd w:id="411"/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995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2/12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3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5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6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cheinin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Y2hlaW5pbjwvQXV0aG9yPjxZZWFyPjE5OTU8L1llYXI+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Y2hlaW5pbjwvQXV0aG9yPjxZZWFyPjE5OTU8L1llYXI+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25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995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40/2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D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7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96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0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4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68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Pasqualucci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QYXNxdWFsdWNjaTwvQXV0aG9yPjxZZWFyPjE5OTY8L1ll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QYXNxdWFsdWNjaTwvQXV0aG9yPjxZZWFyPjE5OTY8L1ll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22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996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82/27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zem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emVtPC9BdXRob3I+PFllYXI+MTk5NjwvWWVhcj48UmVj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emVtPC9BdXRob3I+PFllYXI+MTk5NjwvWWVhcj48UmVj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46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996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6/29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I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3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9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5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1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Moravic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NcmFvdmljPC9BdXRob3I+PFllYXI+MTk5NzwvWWVhcj48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NcmFvdmljPC9BdXRob3I+PFllYXI+MTk5NzwvWWVhcj48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45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997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40/4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R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.5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Cunniffe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DdW5uaWZmZTwvQXV0aG9yPjxZZWFyPjE5OTg8L1llYXI+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DdW5uaWZmZTwvQXV0aG9yPjxZZWFyPjE5OTg8L1llYXI+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49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998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55/5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I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Tsimoyiannis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Uc2ltb3lpYW5uaXM8L0F1dGhvcj48WWVhcj4xOTk4PC9Z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Uc2ltb3lpYW5uaXM8L0F1dGhvcj48WWVhcj4xOTk4PC9Z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29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998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50/5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6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36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72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Elfberg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FbGZiZXJnPC9BdXRob3I+PFllYXI+MjAwMDwvWWVhcj48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FbGZiZXJnPC9BdXRob3I+PFllYXI+MjAwMDwvWWVhcj48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40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0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33/32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8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Elhakim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Elhakim&lt;/Author&gt;&lt;Year&gt;2000&lt;/Year&gt;&lt;RecNum&gt;57&lt;/RecNum&gt;&lt;DisplayText&gt;&lt;style face="superscript"&gt;[41]&lt;/style&gt;&lt;/DisplayText&gt;&lt;record&gt;&lt;rec-number&gt;57&lt;/rec-number&gt;&lt;foreign-keys&gt;&lt;key app="EN" db-id="rdp9ppedz05vz6exff0xz29jwxd2s99fdpxr" timestamp="1373268252"&gt;57&lt;/key&gt;&lt;/foreign-keys&gt;&lt;ref-type name="Journal Article"&gt;17&lt;/ref-type&gt;&lt;contributors&gt;&lt;authors&gt;&lt;author&gt;Elhakim, M.&lt;/author&gt;&lt;author&gt;Elkott, M.&lt;/author&gt;&lt;author&gt;Ali, N. M.&lt;/author&gt;&lt;author&gt;Tahoun, H. M.&lt;/author&gt;&lt;/authors&gt;&lt;/contributors&gt;&lt;auth-address&gt;Department of Anaesthesia, Faculty of Medicine, Ain-Shams University, Cairo, Egypt.&lt;/auth-address&gt;&lt;titles&gt;&lt;title&gt;Intraperitoneal lidocaine for postoperative pain after laparoscopy&lt;/title&gt;&lt;secondary-title&gt;Acta Anaesthesiol Scand&lt;/secondary-title&gt;&lt;alt-title&gt;Acta anaesthesiologica Scandinavica&lt;/alt-title&gt;&lt;/titles&gt;&lt;periodical&gt;&lt;full-title&gt;Acta Anaesthesiol Scand&lt;/full-title&gt;&lt;abbr-1&gt;Acta anaesthesiologica Scandinavica&lt;/abbr-1&gt;&lt;/periodical&gt;&lt;alt-periodical&gt;&lt;full-title&gt;Acta Anaesthesiol Scand&lt;/full-title&gt;&lt;abbr-1&gt;Acta anaesthesiologica Scandinavica&lt;/abbr-1&gt;&lt;/alt-periodical&gt;&lt;pages&gt;280-4&lt;/pages&gt;&lt;volume&gt;44&lt;/volume&gt;&lt;number&gt;3&lt;/number&gt;&lt;edition&gt;2000/03/14&lt;/edition&gt;&lt;keywords&gt;&lt;keyword&gt;Adult&lt;/keyword&gt;&lt;keyword&gt;Aged&lt;/keyword&gt;&lt;keyword&gt;Cholecystectomy, Laparoscopic&lt;/keyword&gt;&lt;keyword&gt;Female&lt;/keyword&gt;&lt;keyword&gt;Humans&lt;/keyword&gt;&lt;keyword&gt;Injections, Intraperitoneal&lt;/keyword&gt;&lt;keyword&gt;Lidocaine/ administration &amp;amp; dosage/adverse effects&lt;/keyword&gt;&lt;keyword&gt;Male&lt;/keyword&gt;&lt;keyword&gt;Middle Aged&lt;/keyword&gt;&lt;keyword&gt;Pain, Postoperative/ drug therapy&lt;/keyword&gt;&lt;/keywords&gt;&lt;dates&gt;&lt;year&gt;2000&lt;/year&gt;&lt;pub-dates&gt;&lt;date&gt;Mar&lt;/date&gt;&lt;/pub-dates&gt;&lt;/dates&gt;&lt;isbn&gt;0001-5172 (Print)&amp;#xD;0001-5172 (Linking)&lt;/isbn&gt;&lt;accession-num&gt;10714840&lt;/accession-num&gt;&lt;urls&gt;&lt;/urls&gt;&lt;remote-database-provider&gt;NLM&lt;/remote-database-provider&gt;&lt;language&gt;eng&lt;/language&gt;&lt;/record&gt;&lt;/Cite&gt;&lt;/EndNote&gt;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41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0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5/25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L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I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S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6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Gharaibeh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HaGFyYWliZWg8L0F1dGhvcj48WWVhcj4yMDAwPC9ZZWFy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HaGFyYWliZWg8L0F1dGhvcj48WWVhcj4yMDAwPC9ZZWFy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50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0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37/38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I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Lee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MZWU8L0F1dGhvcj48WWVhcj4yMDAxPC9ZZWFyPjxSZWNO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MZWU8L0F1dGhvcj48WWVhcj4yMDAxPC9ZZWFyPjxSZWNO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18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1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80/68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Visceral/Pariet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I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3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6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9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8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lastRenderedPageBreak/>
              <w:t>Labaille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MYWJhaWxsZTwvQXV0aG9yPjxZZWFyPjIwMDI8L1llYXI+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MYWJhaWxsZTwvQXV0aG9yPjxZZWFyPjIwMDI8L1llYXI+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35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2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5/12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R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Visceral/Pariet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D)*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I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0.5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0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Maestroni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NYWVzdHJvbmk8L0F1dGhvcj48WWVhcj4yMDAyPC9ZZWFy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NYWVzdHJvbmk8L0F1dGhvcj48WWVhcj4yMDAyPC9ZZWFy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44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2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30/3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R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Lepn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MZXBuZXI8L0F1dGhvcj48WWVhcj4yMDAzPC9ZZWFyPjxS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MZXBuZXI8L0F1dGhvcj48WWVhcj4yMDAzPC9ZZWFyPjxS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28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3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/2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L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S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3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6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Ng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OZzwvQXV0aG9yPjxZZWFyPjIwMDQ8L1llYXI+PFJlY051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OZzwvQXV0aG9yPjxZZWFyPjIwMDQ8L1llYXI+PFJlY051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36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4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1/22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L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D)*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I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S*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3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Jabbour-Khoury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KYWJib3VyLUtob3VyeTwvQXV0aG9yPjxZZWFyPjIwMDU8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KYWJib3VyLUtob3VyeTwvQXV0aG9yPjxZZWFyPjIwMDU8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27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5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/2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S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6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Louizos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Mb3Vpem9zPC9BdXRob3I+PFllYXI+MjAwNTwvWWVhcj48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Mb3Vpem9zPC9BdXRob3I+PFllYXI+MjAwNTwvWWVhcj48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19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5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54/5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D)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I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S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.5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arczynski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CYXJjenluc2tpPC9BdXRob3I+PFllYXI+MjAwNjwvWWVh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CYXJjenluc2tpPC9BdXRob3I+PFllYXI+MjAwNjwvWWVh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14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6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60/6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8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Karaaslan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LYXJhYXNsYW48L0F1dGhvcj48WWVhcj4yMDA2PC9ZZWFy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LYXJhYXNsYW48L0F1dGhvcj48WWVhcj4yMDA2PC9ZZWFy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16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6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50/15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lkhamesi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bGtoYW1lc2k8L0F1dGhvcj48WWVhcj4yMDA3PC9ZZWFy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bGtoYW1lc2k8L0F1dGhvcj48WWVhcj4yMDA3PC9ZZWFy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13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7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40/4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6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Garcia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Garcia&lt;/Author&gt;&lt;Year&gt;2007&lt;/Year&gt;&lt;RecNum&gt;29&lt;/RecNum&gt;&lt;DisplayText&gt;&lt;style face="superscript"&gt;[33]&lt;/style&gt;&lt;/DisplayText&gt;&lt;record&gt;&lt;rec-number&gt;29&lt;/rec-number&gt;&lt;foreign-keys&gt;&lt;key app="EN" db-id="rdp9ppedz05vz6exff0xz29jwxd2s99fdpxr" timestamp="1373268252"&gt;29&lt;/key&gt;&lt;/foreign-keys&gt;&lt;ref-type name="Journal Article"&gt;17&lt;/ref-type&gt;&lt;contributors&gt;&lt;authors&gt;&lt;author&gt;Garcia, J. B.&lt;/author&gt;&lt;author&gt;Alencar Junior, A. M.&lt;/author&gt;&lt;author&gt;Santos, C. E.&lt;/author&gt;&lt;/authors&gt;&lt;/contributors&gt;&lt;auth-address&gt;UFMA. jbgarcia@uol.com.br&lt;/auth-address&gt;&lt;titles&gt;&lt;title&gt;[Intraperitoneal administration of 50% enantiomeric excess (S75-R25) bupivacaine in postoperative analgesia of laparoscopic cholecystectomy]&lt;/title&gt;&lt;secondary-title&gt;Rev Bras Anestesiol&lt;/secondary-title&gt;&lt;alt-title&gt;Revista brasileira de anestesiologia&lt;/alt-title&gt;&lt;/titles&gt;&lt;periodical&gt;&lt;full-title&gt;Rev Bras Anestesiol&lt;/full-title&gt;&lt;abbr-1&gt;Revista brasileira de anestesiologia&lt;/abbr-1&gt;&lt;/periodical&gt;&lt;alt-periodical&gt;&lt;full-title&gt;Rev Bras Anestesiol&lt;/full-title&gt;&lt;abbr-1&gt;Revista brasileira de anestesiologia&lt;/abbr-1&gt;&lt;/alt-periodical&gt;&lt;pages&gt;344-55&lt;/pages&gt;&lt;volume&gt;57&lt;/volume&gt;&lt;number&gt;4&lt;/number&gt;&lt;edition&gt;2007/08/01&lt;/edition&gt;&lt;dates&gt;&lt;year&gt;2007&lt;/year&gt;&lt;pub-dates&gt;&lt;date&gt;Aug&lt;/date&gt;&lt;/pub-dates&gt;&lt;/dates&gt;&lt;orig-pub&gt;Administracao intraperitoneal da mistura com excesso enantiomerico de 50% de bupivacaina (S75-R25) para analgesia pos-operatoria em colecistectomias videolaparoscopicas.&lt;/orig-pub&gt;&lt;isbn&gt;1806-907X (Electronic)&amp;#xD;0034-7094 (Linking)&lt;/isbn&gt;&lt;accession-num&gt;19462110&lt;/accession-num&gt;&lt;urls&gt;&lt;/urls&gt;&lt;remote-database-provider&gt;NLM&lt;/remote-database-provider&gt;&lt;language&gt;por&lt;/language&gt;&lt;/record&gt;&lt;/Cite&gt;&lt;/EndNote&gt;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33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7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9/13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D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Kucuk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Kucuk&lt;/Author&gt;&lt;Year&gt;2007&lt;/Year&gt;&lt;RecNum&gt;32&lt;/RecNum&gt;&lt;DisplayText&gt;&lt;style face="superscript"&gt;[17]&lt;/style&gt;&lt;/DisplayText&gt;&lt;record&gt;&lt;rec-number&gt;32&lt;/rec-number&gt;&lt;foreign-keys&gt;&lt;key app="EN" db-id="rdp9ppedz05vz6exff0xz29jwxd2s99fdpxr" timestamp="1373268252"&gt;32&lt;/key&gt;&lt;/foreign-keys&gt;&lt;ref-type name="Journal Article"&gt;17&lt;/ref-type&gt;&lt;contributors&gt;&lt;authors&gt;&lt;author&gt;Kucuk, C.&lt;/author&gt;&lt;author&gt;Kadiogullari, N.&lt;/author&gt;&lt;author&gt;Canoler, O.&lt;/author&gt;&lt;author&gt;Savli, S.&lt;/author&gt;&lt;/authors&gt;&lt;/contributors&gt;&lt;auth-address&gt;Department of Anesthesiology and Reanimation, Ankara Oncology Training and Research Hospital, Ankara, Turkey.&lt;/auth-address&gt;&lt;titles&gt;&lt;title&gt;A placebo-controlled comparison of bupivacaine and ropivacaine instillation for preventing postoperative pain after laparoscopic cholecystectomy&lt;/title&gt;&lt;secondary-title&gt;Surg Today&lt;/secondary-title&gt;&lt;alt-title&gt;Surgery today&lt;/alt-title&gt;&lt;/titles&gt;&lt;periodical&gt;&lt;full-title&gt;Surg Today&lt;/full-title&gt;&lt;abbr-1&gt;Surgery today&lt;/abbr-1&gt;&lt;/periodical&gt;&lt;alt-periodical&gt;&lt;full-title&gt;Surg Today&lt;/full-title&gt;&lt;abbr-1&gt;Surgery today&lt;/abbr-1&gt;&lt;/alt-periodical&gt;&lt;pages&gt;396-400&lt;/pages&gt;&lt;volume&gt;37&lt;/volume&gt;&lt;number&gt;5&lt;/number&gt;&lt;edition&gt;2007/05/01&lt;/edition&gt;&lt;keywords&gt;&lt;keyword&gt;Adult&lt;/keyword&gt;&lt;keyword&gt;Amides/ administration &amp;amp; dosage&lt;/keyword&gt;&lt;keyword&gt;Anesthetics, Local/ administration &amp;amp; dosage&lt;/keyword&gt;&lt;keyword&gt;Bupivacaine/ administration &amp;amp; dosage&lt;/keyword&gt;&lt;keyword&gt;Cholecystectomy, Laparoscopic&lt;/keyword&gt;&lt;keyword&gt;Female&lt;/keyword&gt;&lt;keyword&gt;Humans&lt;/keyword&gt;&lt;keyword&gt;Male&lt;/keyword&gt;&lt;keyword&gt;Middle Aged&lt;/keyword&gt;&lt;keyword&gt;Pain, Postoperative/ prevention &amp;amp; control&lt;/keyword&gt;&lt;/keywords&gt;&lt;dates&gt;&lt;year&gt;2007&lt;/year&gt;&lt;/dates&gt;&lt;isbn&gt;0941-1291 (Print)&amp;#xD;0941-1291 (Linking)&lt;/isbn&gt;&lt;accession-num&gt;17468821&lt;/accession-num&gt;&lt;urls&gt;&lt;/urls&gt;&lt;electronic-resource-num&gt;10.1007/s00595-006-3408-1&lt;/electronic-resource-num&gt;&lt;remote-database-provider&gt;NLM&lt;/remote-database-provider&gt;&lt;language&gt;eng&lt;/language&gt;&lt;/record&gt;&lt;/Cite&gt;&lt;/EndNote&gt;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17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7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60/2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R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I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hmed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aG1lZDwvQXV0aG9yPjxZZWFyPjIwMDg8L1llYXI+PFJl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aG1lZDwvQXV0aG9yPjxZZWFyPjIwMDg8L1llYXI+PFJl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12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8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00/10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L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Pappas-Gogos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QYXBwYXMtR29nb3M8L0F1dGhvcj48WWVhcj4yMDA4PC9Z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QYXBwYXMtR29nb3M8L0F1dGhvcj48WWVhcj4yMDA4PC9Z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20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8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40/2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R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S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6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72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lp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bHBlcjwvQXV0aG9yPjxZZWFyPjIwMDk8L1llYXI+PFJl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bHBlcjwvQXV0aG9yPjxZZWFyPjIwMDk8L1llYXI+PFJl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37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9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/2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L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I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0.5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6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Golubovic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Hb2x1Ym92aWM8L0F1dGhvcj48WWVhcj4yMDA5PC9ZZWFy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Hb2x1Ym92aWM8L0F1dGhvcj48WWVhcj4yMDA5PC9ZZWFy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26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09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30/3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.5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Zimm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aaW1tZXI8L0F1dGhvcj48WWVhcj4yMDEwPC9ZZWFyPjxS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aaW1tZXI8L0F1dGhvcj48WWVhcj4yMDEwPC9ZZWFyPjxS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47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10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5/25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S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El-labban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El-Labban&lt;/Author&gt;&lt;Year&gt;2011&lt;/Year&gt;&lt;RecNum&gt;6&lt;/RecNum&gt;&lt;DisplayText&gt;&lt;style face="superscript"&gt;[42]&lt;/style&gt;&lt;/DisplayText&gt;&lt;record&gt;&lt;rec-number&gt;6&lt;/rec-number&gt;&lt;foreign-keys&gt;&lt;key app="EN" db-id="rdp9ppedz05vz6exff0xz29jwxd2s99fdpxr" timestamp="1373268252"&gt;6&lt;/key&gt;&lt;/foreign-keys&gt;&lt;ref-type name="Journal Article"&gt;17&lt;/ref-type&gt;&lt;contributors&gt;&lt;authors&gt;&lt;author&gt;El-Labban, G. M.&lt;/author&gt;&lt;author&gt;Hokkam, E. N.&lt;/author&gt;&lt;author&gt;El-Labban, M. A.&lt;/author&gt;&lt;author&gt;Morsy, K.&lt;/author&gt;&lt;author&gt;Saadl, S.&lt;/author&gt;&lt;author&gt;Heissam, K. S.&lt;/author&gt;&lt;/authors&gt;&lt;/contributors&gt;&lt;auth-address&gt;Department of General Surgery, Faculty of Medicine, Suez Canal University, Round Road, Ismailia, Egypt.&lt;/auth-address&gt;&lt;titles&gt;&lt;title&gt;Intraincisional vs intraperitoneal infiltration of local anaesthetic for controlling early post-laparoscopic cholecystectomy pain&lt;/title&gt;&lt;secondary-title&gt;J Minim Access Surg&lt;/secondary-title&gt;&lt;alt-title&gt;Journal of minimal access surgery&lt;/alt-title&gt;&lt;/titles&gt;&lt;periodical&gt;&lt;full-title&gt;J Minim Access Surg&lt;/full-title&gt;&lt;abbr-1&gt;Journal of minimal access surgery&lt;/abbr-1&gt;&lt;/periodical&gt;&lt;alt-periodical&gt;&lt;full-title&gt;J Minim Access Surg&lt;/full-title&gt;&lt;abbr-1&gt;Journal of minimal access surgery&lt;/abbr-1&gt;&lt;/alt-periodical&gt;&lt;pages&gt;173-7&lt;/pages&gt;&lt;volume&gt;7&lt;/volume&gt;&lt;number&gt;3&lt;/number&gt;&lt;edition&gt;2011/10/25&lt;/edition&gt;&lt;dates&gt;&lt;year&gt;2011&lt;/year&gt;&lt;pub-dates&gt;&lt;date&gt;Jul&lt;/date&gt;&lt;/pub-dates&gt;&lt;/dates&gt;&lt;isbn&gt;1998-3921 (Electronic)&amp;#xD;1998-3921 (Linking)&lt;/isbn&gt;&lt;accession-num&gt;22022099&lt;/accession-num&gt;&lt;urls&gt;&lt;/urls&gt;&lt;custom2&gt;PMC3193757&lt;/custom2&gt;&lt;electronic-resource-num&gt;10.4103/0972-9941.83508&lt;/electronic-resource-num&gt;&lt;remote-database-provider&gt;NLM&lt;/remote-database-provider&gt;&lt;language&gt;eng&lt;/language&gt;&lt;/record&gt;&lt;/Cite&gt;&lt;/EndNote&gt;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42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11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63/63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L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I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.5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Hilvering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IaWx2ZXJpbmc8L0F1dGhvcj48WWVhcj4yMDExPC9ZZWFy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IaWx2ZXJpbmc8L0F1dGhvcj48WWVhcj4yMDExPC9ZZWFy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43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11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39/39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L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lastRenderedPageBreak/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I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lastRenderedPageBreak/>
              <w:t>0.5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lastRenderedPageBreak/>
              <w:t>Cha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DaGE8L0F1dGhvcj48WWVhcj4yMDEyPC9ZZWFyPjxSZWNO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DaGE8L0F1dGhvcj48WWVhcj4yMDEyPC9ZZWFyPjxSZWNO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31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12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40/40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R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Visceral/Pariet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S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8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Ingelmo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JbmdlbG1vPC9BdXRob3I+PFllYXI+MjAxMzwvWWVhcj48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JbmdlbG1vPC9BdXRob3I+PFllYXI+MjAxMzwvWWVhcj48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15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13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56/29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R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D)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I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72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lp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Alper&lt;/Author&gt;&lt;Year&gt;2014&lt;/Year&gt;&lt;RecNum&gt;156&lt;/RecNum&gt;&lt;DisplayText&gt;&lt;style face="superscript"&gt;[38]&lt;/style&gt;&lt;/DisplayText&gt;&lt;record&gt;&lt;rec-number&gt;156&lt;/rec-number&gt;&lt;foreign-keys&gt;&lt;key app="EN" db-id="rdp9ppedz05vz6exff0xz29jwxd2s99fdpxr" timestamp="1429962193"&gt;156&lt;/key&gt;&lt;/foreign-keys&gt;&lt;ref-type name="Journal Article"&gt;17&lt;/ref-type&gt;&lt;contributors&gt;&lt;authors&gt;&lt;author&gt;Alper, I.&lt;/author&gt;&lt;author&gt;Ulukaya, S.&lt;/author&gt;&lt;author&gt;Yuksel, G.&lt;/author&gt;&lt;author&gt;Uyar, M.&lt;/author&gt;&lt;author&gt;Balcioglu, T.&lt;/author&gt;&lt;/authors&gt;&lt;/contributors&gt;&lt;auth-address&gt;Department of Anesthesiology and Reanimation, Ege University Faculty of Medicine, Izmir, Turkey. i.alper@yahoo.com.&amp;#xD;Department of Anesthesiology and Reanimation, Ege University Faculty of Medicine, Izmir, Turkey.&amp;#xD;Department of Anesthesiology and Reanimation Clinic, Malazgirt State Hospital, Mus, Turkey.&amp;#xD;Department of Algology, Ege University Faculty of Medicine, Izmir, Turkey.&lt;/auth-address&gt;&lt;titles&gt;&lt;title&gt;Laparoscopic cholecystectomy pain: effects of the combination of incisional and intraperitoneal levobupivacaine before or after surgery&lt;/title&gt;&lt;secondary-title&gt;Agri&lt;/secondary-title&gt;&lt;alt-title&gt;Agri : Agri (Algoloji) Dernegi&amp;apos;nin Yayin organidir = The journal of the Turkish Society of Algology&lt;/alt-title&gt;&lt;/titles&gt;&lt;periodical&gt;&lt;full-title&gt;Agri&lt;/full-title&gt;&lt;abbr-1&gt;Agri : Agri (Algoloji) Dernegi&amp;apos;nin Yayin organidir = The journal of the Turkish Society of Algology&lt;/abbr-1&gt;&lt;/periodical&gt;&lt;alt-periodical&gt;&lt;full-title&gt;Agri&lt;/full-title&gt;&lt;abbr-1&gt;Agri : Agri (Algoloji) Dernegi&amp;apos;nin Yayin organidir = The journal of the Turkish Society of Algology&lt;/abbr-1&gt;&lt;/alt-periodical&gt;&lt;pages&gt;107-12&lt;/pages&gt;&lt;volume&gt;26&lt;/volume&gt;&lt;number&gt;3&lt;/number&gt;&lt;edition&gt;2014/09/11&lt;/edition&gt;&lt;dates&gt;&lt;year&gt;2014&lt;/year&gt;&lt;/dates&gt;&lt;isbn&gt;1300-0012 (Print)&amp;#xD;1300-0012&lt;/isbn&gt;&lt;accession-num&gt;25205408&lt;/accession-num&gt;&lt;urls&gt;&lt;/urls&gt;&lt;electronic-resource-num&gt;10.5505/agri.2014.42650&lt;/electronic-resource-num&gt;&lt;remote-database-provider&gt;NLM&lt;/remote-database-provider&gt;&lt;language&gt;eng&lt;/language&gt;&lt;/record&gt;&lt;/Cite&gt;&lt;/EndNote&gt;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38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14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2/22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LB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I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0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0.5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6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Niknam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OaWtuYW08L0F1dGhvcj48WWVhcj4yMDE0PC9ZZWFyPjxS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OaWtuYW08L0F1dGhvcj48WWVhcj4yMDE0PC9ZZWFyPjxS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48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14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84/85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R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Shoulder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S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72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Yang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ZYW5nPC9BdXRob3I+PFllYXI+MjAxNDwvWWVhcj48UmVj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ZYW5nPC9BdXRob3I+PFllYXI+MjAxNDwvWWVhcj48UmVj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=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30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14</w:t>
            </w:r>
          </w:p>
        </w:tc>
        <w:tc>
          <w:tcPr>
            <w:tcW w:w="127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2/24</w:t>
            </w:r>
          </w:p>
        </w:tc>
        <w:tc>
          <w:tcPr>
            <w:tcW w:w="709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L</w:t>
            </w:r>
          </w:p>
        </w:tc>
        <w:tc>
          <w:tcPr>
            <w:tcW w:w="2126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</w:tc>
        <w:tc>
          <w:tcPr>
            <w:tcW w:w="1843" w:type="dxa"/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8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12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48</w:t>
            </w:r>
          </w:p>
        </w:tc>
      </w:tr>
      <w:tr w:rsidR="006A61CD" w:rsidRPr="00761E69" w:rsidTr="00940E6F">
        <w:trPr>
          <w:trHeight w:val="454"/>
        </w:trPr>
        <w:tc>
          <w:tcPr>
            <w:tcW w:w="2376" w:type="dxa"/>
            <w:tcBorders>
              <w:bottom w:val="single" w:sz="4" w:space="0" w:color="auto"/>
            </w:tcBorders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Yeh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et</w:t>
            </w:r>
            <w:r w:rsidR="00761E69" w:rsidRPr="00761E69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i/>
                <w:sz w:val="24"/>
                <w:szCs w:val="24"/>
              </w:rPr>
              <w:t>al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ZZWg8L0F1dGhvcj48WWVhcj4yMDE0PC9ZZWFyPjxSZWNO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ZZWg8L0F1dGhvcj48WWVhcj4yMDE0PC9ZZWFyPjxSZWNO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</w:fldData>
              </w:fldChar>
            </w:r>
            <w:r w:rsidRPr="00761E69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61E69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32]</w:t>
            </w:r>
            <w:r w:rsidR="00ED2E48" w:rsidRPr="00761E6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2014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10/11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LB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Abdominal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(R)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:rsidR="006A61CD" w:rsidRPr="00761E69" w:rsidRDefault="006A61CD" w:rsidP="001A2696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761E69">
              <w:rPr>
                <w:rFonts w:ascii="Book Antiqua" w:hAnsi="Book Antiqua"/>
                <w:sz w:val="24"/>
                <w:szCs w:val="24"/>
              </w:rPr>
              <w:t>1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6,</w:t>
            </w:r>
            <w:r w:rsidR="00761E69" w:rsidRPr="00761E69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61E69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</w:tr>
    </w:tbl>
    <w:p w:rsidR="007E2C39" w:rsidRPr="00761E69" w:rsidRDefault="00F87213" w:rsidP="00761E69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761E69">
        <w:rPr>
          <w:rFonts w:ascii="Book Antiqua" w:hAnsi="Book Antiqua"/>
          <w:sz w:val="24"/>
          <w:szCs w:val="24"/>
        </w:rPr>
        <w:t>IPLA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F22A53" w:rsidRPr="00761E69">
        <w:rPr>
          <w:rFonts w:ascii="Book Antiqua" w:hAnsi="Book Antiqua"/>
          <w:sz w:val="24"/>
          <w:szCs w:val="24"/>
        </w:rPr>
        <w:t>Intraperitone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oc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esthetics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A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F22A53" w:rsidRPr="00761E69">
        <w:rPr>
          <w:rFonts w:ascii="Book Antiqua" w:hAnsi="Book Antiqua"/>
          <w:sz w:val="24"/>
          <w:szCs w:val="24"/>
        </w:rPr>
        <w:t>Local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nesthetics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R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F22A53" w:rsidRPr="00761E69">
        <w:rPr>
          <w:rFonts w:ascii="Book Antiqua" w:hAnsi="Book Antiqua"/>
          <w:sz w:val="24"/>
          <w:szCs w:val="24"/>
        </w:rPr>
        <w:t>Resting</w:t>
      </w:r>
      <w:r w:rsidRPr="00761E69">
        <w:rPr>
          <w:rFonts w:ascii="Book Antiqua" w:hAnsi="Book Antiqua"/>
          <w:sz w:val="24"/>
          <w:szCs w:val="24"/>
        </w:rPr>
        <w:t>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D</w:t>
      </w:r>
      <w:r w:rsidR="00F22A53" w:rsidRPr="00761E69">
        <w:rPr>
          <w:rFonts w:ascii="Book Antiqua" w:eastAsia="SimSun" w:hAnsi="Book Antiqua" w:hint="eastAsia"/>
          <w:sz w:val="24"/>
          <w:szCs w:val="24"/>
          <w:lang w:eastAsia="zh-CN"/>
        </w:rPr>
        <w:t>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F22A53" w:rsidRPr="00761E69">
        <w:rPr>
          <w:rFonts w:ascii="Book Antiqua" w:hAnsi="Book Antiqua"/>
          <w:sz w:val="24"/>
          <w:szCs w:val="24"/>
        </w:rPr>
        <w:t>Dynamiac</w:t>
      </w:r>
      <w:r w:rsidRPr="00761E69">
        <w:rPr>
          <w:rFonts w:ascii="Book Antiqua" w:hAnsi="Book Antiqua"/>
          <w:sz w:val="24"/>
          <w:szCs w:val="24"/>
        </w:rPr>
        <w:t>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I</w:t>
      </w:r>
      <w:r w:rsidR="00F22A53" w:rsidRPr="00761E69">
        <w:rPr>
          <w:rFonts w:ascii="Book Antiqua" w:eastAsia="SimSun" w:hAnsi="Book Antiqua" w:hint="eastAsia"/>
          <w:sz w:val="24"/>
          <w:szCs w:val="24"/>
          <w:lang w:eastAsia="zh-CN"/>
        </w:rPr>
        <w:t>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F22A53" w:rsidRPr="00761E69">
        <w:rPr>
          <w:rFonts w:ascii="Book Antiqua" w:hAnsi="Book Antiqua"/>
          <w:sz w:val="24"/>
          <w:szCs w:val="24"/>
        </w:rPr>
        <w:t>Incidence</w:t>
      </w:r>
      <w:r w:rsidRPr="00761E69">
        <w:rPr>
          <w:rFonts w:ascii="Book Antiqua" w:hAnsi="Book Antiqua"/>
          <w:sz w:val="24"/>
          <w:szCs w:val="24"/>
        </w:rPr>
        <w:t>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S</w:t>
      </w:r>
      <w:r w:rsidR="00F22A53" w:rsidRPr="00761E69">
        <w:rPr>
          <w:rFonts w:ascii="Book Antiqua" w:eastAsia="SimSun" w:hAnsi="Book Antiqua" w:hint="eastAsia"/>
          <w:sz w:val="24"/>
          <w:szCs w:val="24"/>
          <w:lang w:eastAsia="zh-CN"/>
        </w:rPr>
        <w:t>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F22A53" w:rsidRPr="00761E69">
        <w:rPr>
          <w:rFonts w:ascii="Book Antiqua" w:hAnsi="Book Antiqua"/>
          <w:sz w:val="24"/>
          <w:szCs w:val="24"/>
        </w:rPr>
        <w:t>Severity</w:t>
      </w:r>
      <w:r w:rsidRPr="00761E69">
        <w:rPr>
          <w:rFonts w:ascii="Book Antiqua" w:hAnsi="Book Antiqua"/>
          <w:sz w:val="24"/>
          <w:szCs w:val="24"/>
        </w:rPr>
        <w:t>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R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F22A53" w:rsidRPr="00761E69">
        <w:rPr>
          <w:rFonts w:ascii="Book Antiqua" w:hAnsi="Book Antiqua"/>
          <w:sz w:val="24"/>
          <w:szCs w:val="24"/>
        </w:rPr>
        <w:t>Ropivacaine</w:t>
      </w:r>
      <w:r w:rsidRPr="00761E69">
        <w:rPr>
          <w:rFonts w:ascii="Book Antiqua" w:hAnsi="Book Antiqua"/>
          <w:sz w:val="24"/>
          <w:szCs w:val="24"/>
        </w:rPr>
        <w:t>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F22A53" w:rsidRPr="00761E69">
        <w:rPr>
          <w:rFonts w:ascii="Book Antiqua" w:hAnsi="Book Antiqua"/>
          <w:sz w:val="24"/>
          <w:szCs w:val="24"/>
        </w:rPr>
        <w:t>Lidocaine</w:t>
      </w:r>
      <w:r w:rsidRPr="00761E69">
        <w:rPr>
          <w:rFonts w:ascii="Book Antiqua" w:hAnsi="Book Antiqua"/>
          <w:sz w:val="24"/>
          <w:szCs w:val="24"/>
        </w:rPr>
        <w:t>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B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F22A53" w:rsidRPr="00761E69">
        <w:rPr>
          <w:rFonts w:ascii="Book Antiqua" w:hAnsi="Book Antiqua"/>
          <w:sz w:val="24"/>
          <w:szCs w:val="24"/>
        </w:rPr>
        <w:t>Bupivacaine</w:t>
      </w:r>
      <w:r w:rsidRPr="00761E69">
        <w:rPr>
          <w:rFonts w:ascii="Book Antiqua" w:hAnsi="Book Antiqua"/>
          <w:sz w:val="24"/>
          <w:szCs w:val="24"/>
        </w:rPr>
        <w:t>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LB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F22A53" w:rsidRPr="00761E69">
        <w:rPr>
          <w:rFonts w:ascii="Book Antiqua" w:hAnsi="Book Antiqua"/>
          <w:sz w:val="24"/>
          <w:szCs w:val="24"/>
        </w:rPr>
        <w:t>Levobupivacaine</w:t>
      </w:r>
      <w:r w:rsidRPr="00761E69">
        <w:rPr>
          <w:rFonts w:ascii="Book Antiqua" w:hAnsi="Book Antiqua"/>
          <w:sz w:val="24"/>
          <w:szCs w:val="24"/>
        </w:rPr>
        <w:t>;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NA: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="00F22A53" w:rsidRPr="00761E69">
        <w:rPr>
          <w:rFonts w:ascii="Book Antiqua" w:hAnsi="Book Antiqua"/>
          <w:sz w:val="24"/>
          <w:szCs w:val="24"/>
        </w:rPr>
        <w:t>Not</w:t>
      </w:r>
      <w:r w:rsidR="00761E69" w:rsidRPr="00761E69">
        <w:rPr>
          <w:rFonts w:ascii="Book Antiqua" w:hAnsi="Book Antiqua"/>
          <w:sz w:val="24"/>
          <w:szCs w:val="24"/>
        </w:rPr>
        <w:t xml:space="preserve"> </w:t>
      </w:r>
      <w:r w:rsidRPr="00761E69">
        <w:rPr>
          <w:rFonts w:ascii="Book Antiqua" w:hAnsi="Book Antiqua"/>
          <w:sz w:val="24"/>
          <w:szCs w:val="24"/>
        </w:rPr>
        <w:t>available</w:t>
      </w:r>
      <w:r w:rsidR="00F22A53" w:rsidRPr="00761E69">
        <w:rPr>
          <w:rFonts w:ascii="Book Antiqua" w:eastAsia="SimSun" w:hAnsi="Book Antiqua" w:hint="eastAsia"/>
          <w:sz w:val="24"/>
          <w:szCs w:val="24"/>
          <w:lang w:eastAsia="zh-CN"/>
        </w:rPr>
        <w:t>.</w:t>
      </w:r>
    </w:p>
    <w:sectPr w:rsidR="007E2C39" w:rsidRPr="00761E69" w:rsidSect="00751897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5519A" w:rsidRDefault="0095519A" w:rsidP="001B4DD4">
      <w:r>
        <w:separator/>
      </w:r>
    </w:p>
  </w:endnote>
  <w:endnote w:type="continuationSeparator" w:id="0">
    <w:p w:rsidR="0095519A" w:rsidRDefault="0095519A" w:rsidP="001B4DD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5519A" w:rsidRDefault="0095519A" w:rsidP="001B4DD4">
      <w:r>
        <w:separator/>
      </w:r>
    </w:p>
  </w:footnote>
  <w:footnote w:type="continuationSeparator" w:id="0">
    <w:p w:rsidR="0095519A" w:rsidRDefault="0095519A" w:rsidP="001B4DD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DCA3CE6"/>
    <w:multiLevelType w:val="hybridMultilevel"/>
    <w:tmpl w:val="C3A40898"/>
    <w:lvl w:ilvl="0" w:tplc="AF4C670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 w15:restartNumberingAfterBreak="0">
    <w:nsid w:val="1C051734"/>
    <w:multiLevelType w:val="hybridMultilevel"/>
    <w:tmpl w:val="642A0AAA"/>
    <w:lvl w:ilvl="0" w:tplc="BF90AB3A">
      <w:start w:val="1"/>
      <w:numFmt w:val="decimal"/>
      <w:lvlText w:val="%1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 w15:restartNumberingAfterBreak="0">
    <w:nsid w:val="62C451BF"/>
    <w:multiLevelType w:val="hybridMultilevel"/>
    <w:tmpl w:val="E8DA9D62"/>
    <w:lvl w:ilvl="0" w:tplc="4E26693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8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Gastroenter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p9ppedz05vz6exff0xz29jwxd2s99fdpxr&quot;&gt;LCSR_20150426&lt;record-ids&gt;&lt;item&gt;3&lt;/item&gt;&lt;item&gt;6&lt;/item&gt;&lt;item&gt;11&lt;/item&gt;&lt;item&gt;13&lt;/item&gt;&lt;item&gt;15&lt;/item&gt;&lt;item&gt;18&lt;/item&gt;&lt;item&gt;19&lt;/item&gt;&lt;item&gt;20&lt;/item&gt;&lt;item&gt;23&lt;/item&gt;&lt;item&gt;26&lt;/item&gt;&lt;item&gt;27&lt;/item&gt;&lt;item&gt;29&lt;/item&gt;&lt;item&gt;32&lt;/item&gt;&lt;item&gt;34&lt;/item&gt;&lt;item&gt;35&lt;/item&gt;&lt;item&gt;37&lt;/item&gt;&lt;item&gt;38&lt;/item&gt;&lt;item&gt;39&lt;/item&gt;&lt;item&gt;40&lt;/item&gt;&lt;item&gt;41&lt;/item&gt;&lt;item&gt;42&lt;/item&gt;&lt;item&gt;45&lt;/item&gt;&lt;item&gt;50&lt;/item&gt;&lt;item&gt;51&lt;/item&gt;&lt;item&gt;52&lt;/item&gt;&lt;item&gt;53&lt;/item&gt;&lt;item&gt;57&lt;/item&gt;&lt;item&gt;60&lt;/item&gt;&lt;item&gt;61&lt;/item&gt;&lt;item&gt;63&lt;/item&gt;&lt;item&gt;66&lt;/item&gt;&lt;item&gt;68&lt;/item&gt;&lt;item&gt;69&lt;/item&gt;&lt;item&gt;71&lt;/item&gt;&lt;item&gt;73&lt;/item&gt;&lt;item&gt;75&lt;/item&gt;&lt;item&gt;76&lt;/item&gt;&lt;item&gt;77&lt;/item&gt;&lt;item&gt;155&lt;/item&gt;&lt;item&gt;156&lt;/item&gt;&lt;item&gt;157&lt;/item&gt;&lt;item&gt;158&lt;/item&gt;&lt;item&gt;160&lt;/item&gt;&lt;item&gt;162&lt;/item&gt;&lt;item&gt;163&lt;/item&gt;&lt;item&gt;164&lt;/item&gt;&lt;item&gt;165&lt;/item&gt;&lt;item&gt;166&lt;/item&gt;&lt;item&gt;167&lt;/item&gt;&lt;item&gt;168&lt;/item&gt;&lt;item&gt;173&lt;/item&gt;&lt;item&gt;174&lt;/item&gt;&lt;item&gt;175&lt;/item&gt;&lt;item&gt;176&lt;/item&gt;&lt;/record-ids&gt;&lt;/item&gt;&lt;/Libraries&gt;"/>
  </w:docVars>
  <w:rsids>
    <w:rsidRoot w:val="00F427FE"/>
    <w:rsid w:val="00017181"/>
    <w:rsid w:val="00024CC8"/>
    <w:rsid w:val="0003553E"/>
    <w:rsid w:val="00037A44"/>
    <w:rsid w:val="00057050"/>
    <w:rsid w:val="000659DD"/>
    <w:rsid w:val="00071D25"/>
    <w:rsid w:val="00075455"/>
    <w:rsid w:val="000854C7"/>
    <w:rsid w:val="000C480C"/>
    <w:rsid w:val="000D307B"/>
    <w:rsid w:val="000E672B"/>
    <w:rsid w:val="000F5345"/>
    <w:rsid w:val="00101B47"/>
    <w:rsid w:val="00103C50"/>
    <w:rsid w:val="001327AC"/>
    <w:rsid w:val="001341E9"/>
    <w:rsid w:val="0014037A"/>
    <w:rsid w:val="00152BE4"/>
    <w:rsid w:val="00157091"/>
    <w:rsid w:val="00164A4A"/>
    <w:rsid w:val="0018006C"/>
    <w:rsid w:val="001A01C2"/>
    <w:rsid w:val="001A2696"/>
    <w:rsid w:val="001A76EA"/>
    <w:rsid w:val="001B4DD4"/>
    <w:rsid w:val="001E6FC1"/>
    <w:rsid w:val="002022F6"/>
    <w:rsid w:val="00202A29"/>
    <w:rsid w:val="0020483B"/>
    <w:rsid w:val="002210D1"/>
    <w:rsid w:val="00225DB9"/>
    <w:rsid w:val="00227D02"/>
    <w:rsid w:val="002419BC"/>
    <w:rsid w:val="00244689"/>
    <w:rsid w:val="00251918"/>
    <w:rsid w:val="0025291C"/>
    <w:rsid w:val="00253F67"/>
    <w:rsid w:val="00286B53"/>
    <w:rsid w:val="002B4696"/>
    <w:rsid w:val="002B5D79"/>
    <w:rsid w:val="002C673A"/>
    <w:rsid w:val="002D4EF6"/>
    <w:rsid w:val="002D66D5"/>
    <w:rsid w:val="002E1E9B"/>
    <w:rsid w:val="002F33C8"/>
    <w:rsid w:val="0031079C"/>
    <w:rsid w:val="003155F0"/>
    <w:rsid w:val="00316A20"/>
    <w:rsid w:val="00321057"/>
    <w:rsid w:val="0032646E"/>
    <w:rsid w:val="0033225A"/>
    <w:rsid w:val="003376D4"/>
    <w:rsid w:val="00360803"/>
    <w:rsid w:val="003700E9"/>
    <w:rsid w:val="00387B9E"/>
    <w:rsid w:val="003B6292"/>
    <w:rsid w:val="003C1C18"/>
    <w:rsid w:val="003C35BD"/>
    <w:rsid w:val="003C66FA"/>
    <w:rsid w:val="003E02F4"/>
    <w:rsid w:val="00405584"/>
    <w:rsid w:val="004104AC"/>
    <w:rsid w:val="0043589A"/>
    <w:rsid w:val="00435F54"/>
    <w:rsid w:val="0044050E"/>
    <w:rsid w:val="004411AF"/>
    <w:rsid w:val="004475BF"/>
    <w:rsid w:val="0046025B"/>
    <w:rsid w:val="004741A5"/>
    <w:rsid w:val="004D6310"/>
    <w:rsid w:val="004E35BB"/>
    <w:rsid w:val="004E7902"/>
    <w:rsid w:val="00504203"/>
    <w:rsid w:val="005107C0"/>
    <w:rsid w:val="00525EF6"/>
    <w:rsid w:val="00542BF0"/>
    <w:rsid w:val="0054445A"/>
    <w:rsid w:val="00545A97"/>
    <w:rsid w:val="00563C98"/>
    <w:rsid w:val="00580C49"/>
    <w:rsid w:val="005D1D27"/>
    <w:rsid w:val="005D7F7B"/>
    <w:rsid w:val="005E3A68"/>
    <w:rsid w:val="005E49CE"/>
    <w:rsid w:val="0060621F"/>
    <w:rsid w:val="00617348"/>
    <w:rsid w:val="00650E6B"/>
    <w:rsid w:val="006A61CD"/>
    <w:rsid w:val="006C03E3"/>
    <w:rsid w:val="006C1ED7"/>
    <w:rsid w:val="006C2198"/>
    <w:rsid w:val="006E28E4"/>
    <w:rsid w:val="006E3FE5"/>
    <w:rsid w:val="00704474"/>
    <w:rsid w:val="007471EE"/>
    <w:rsid w:val="0074766B"/>
    <w:rsid w:val="00751897"/>
    <w:rsid w:val="00757C69"/>
    <w:rsid w:val="00761E69"/>
    <w:rsid w:val="00776910"/>
    <w:rsid w:val="007808BA"/>
    <w:rsid w:val="007823FB"/>
    <w:rsid w:val="007A06B5"/>
    <w:rsid w:val="007D0F01"/>
    <w:rsid w:val="007E2C39"/>
    <w:rsid w:val="007E7DFA"/>
    <w:rsid w:val="007F23B2"/>
    <w:rsid w:val="00805854"/>
    <w:rsid w:val="00806069"/>
    <w:rsid w:val="008111A8"/>
    <w:rsid w:val="00817F1E"/>
    <w:rsid w:val="008219D5"/>
    <w:rsid w:val="00842EE8"/>
    <w:rsid w:val="0086471D"/>
    <w:rsid w:val="00875095"/>
    <w:rsid w:val="008B4D14"/>
    <w:rsid w:val="008D169F"/>
    <w:rsid w:val="008D35A9"/>
    <w:rsid w:val="008D41B7"/>
    <w:rsid w:val="008E405E"/>
    <w:rsid w:val="008F09DE"/>
    <w:rsid w:val="008F1545"/>
    <w:rsid w:val="008F72E7"/>
    <w:rsid w:val="00907F89"/>
    <w:rsid w:val="00925BA3"/>
    <w:rsid w:val="00940E6F"/>
    <w:rsid w:val="0094657C"/>
    <w:rsid w:val="0095519A"/>
    <w:rsid w:val="009623FA"/>
    <w:rsid w:val="0097124B"/>
    <w:rsid w:val="00990B57"/>
    <w:rsid w:val="00993704"/>
    <w:rsid w:val="009A3BB3"/>
    <w:rsid w:val="009C473D"/>
    <w:rsid w:val="009C6478"/>
    <w:rsid w:val="009D3FEE"/>
    <w:rsid w:val="009D6055"/>
    <w:rsid w:val="00A04EE2"/>
    <w:rsid w:val="00A1646E"/>
    <w:rsid w:val="00A215B6"/>
    <w:rsid w:val="00A30046"/>
    <w:rsid w:val="00A41CAC"/>
    <w:rsid w:val="00A51053"/>
    <w:rsid w:val="00A530CA"/>
    <w:rsid w:val="00A6675C"/>
    <w:rsid w:val="00A76399"/>
    <w:rsid w:val="00A86784"/>
    <w:rsid w:val="00AA23AA"/>
    <w:rsid w:val="00AB2785"/>
    <w:rsid w:val="00AD69C2"/>
    <w:rsid w:val="00AF0CF2"/>
    <w:rsid w:val="00AF16B2"/>
    <w:rsid w:val="00AF406B"/>
    <w:rsid w:val="00B2200F"/>
    <w:rsid w:val="00B701BA"/>
    <w:rsid w:val="00B92D74"/>
    <w:rsid w:val="00BB0D36"/>
    <w:rsid w:val="00BC1706"/>
    <w:rsid w:val="00BD486C"/>
    <w:rsid w:val="00BE4439"/>
    <w:rsid w:val="00C01F03"/>
    <w:rsid w:val="00C13342"/>
    <w:rsid w:val="00C6064F"/>
    <w:rsid w:val="00C6185A"/>
    <w:rsid w:val="00C724C9"/>
    <w:rsid w:val="00C91E64"/>
    <w:rsid w:val="00CE6EAA"/>
    <w:rsid w:val="00CF5572"/>
    <w:rsid w:val="00D0767C"/>
    <w:rsid w:val="00D12F96"/>
    <w:rsid w:val="00D1670F"/>
    <w:rsid w:val="00D62000"/>
    <w:rsid w:val="00D635ED"/>
    <w:rsid w:val="00D7440D"/>
    <w:rsid w:val="00D756D2"/>
    <w:rsid w:val="00DA21B7"/>
    <w:rsid w:val="00DB23EC"/>
    <w:rsid w:val="00DB2891"/>
    <w:rsid w:val="00DB4E70"/>
    <w:rsid w:val="00E15544"/>
    <w:rsid w:val="00E22E45"/>
    <w:rsid w:val="00E23A6F"/>
    <w:rsid w:val="00E55AEA"/>
    <w:rsid w:val="00E65456"/>
    <w:rsid w:val="00E77D79"/>
    <w:rsid w:val="00E8517A"/>
    <w:rsid w:val="00E97CB3"/>
    <w:rsid w:val="00EA3EB5"/>
    <w:rsid w:val="00ED0519"/>
    <w:rsid w:val="00ED2E48"/>
    <w:rsid w:val="00ED7F10"/>
    <w:rsid w:val="00EE18CA"/>
    <w:rsid w:val="00F0252D"/>
    <w:rsid w:val="00F22A53"/>
    <w:rsid w:val="00F427FE"/>
    <w:rsid w:val="00F53844"/>
    <w:rsid w:val="00F602E1"/>
    <w:rsid w:val="00F85B61"/>
    <w:rsid w:val="00F86E2F"/>
    <w:rsid w:val="00F87213"/>
    <w:rsid w:val="00FA2906"/>
    <w:rsid w:val="00FD631E"/>
    <w:rsid w:val="00FE06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4855360E-7FCA-4D00-8C45-B19101E942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51897"/>
    <w:pPr>
      <w:widowControl w:val="0"/>
      <w:wordWrap w:val="0"/>
      <w:autoSpaceDE w:val="0"/>
      <w:autoSpaceDN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427FE"/>
    <w:pPr>
      <w:ind w:leftChars="400" w:left="800"/>
    </w:pPr>
  </w:style>
  <w:style w:type="paragraph" w:customStyle="1" w:styleId="EndNoteBibliographyTitle">
    <w:name w:val="EndNote Bibliography Title"/>
    <w:basedOn w:val="Normal"/>
    <w:link w:val="EndNoteBibliographyTitleChar"/>
    <w:rsid w:val="0020483B"/>
    <w:pPr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0483B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har"/>
    <w:rsid w:val="0020483B"/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0483B"/>
    <w:rPr>
      <w:rFonts w:ascii="Malgun Gothic" w:eastAsia="Malgun Gothic" w:hAnsi="Malgun Gothic"/>
      <w:noProof/>
    </w:rPr>
  </w:style>
  <w:style w:type="paragraph" w:styleId="Header">
    <w:name w:val="header"/>
    <w:basedOn w:val="Normal"/>
    <w:link w:val="HeaderChar"/>
    <w:uiPriority w:val="99"/>
    <w:unhideWhenUsed/>
    <w:rsid w:val="001B4DD4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1B4DD4"/>
  </w:style>
  <w:style w:type="paragraph" w:styleId="Footer">
    <w:name w:val="footer"/>
    <w:basedOn w:val="Normal"/>
    <w:link w:val="FooterChar"/>
    <w:uiPriority w:val="99"/>
    <w:unhideWhenUsed/>
    <w:rsid w:val="001B4DD4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1B4DD4"/>
  </w:style>
  <w:style w:type="character" w:styleId="CommentReference">
    <w:name w:val="annotation reference"/>
    <w:basedOn w:val="DefaultParagraphFont"/>
    <w:uiPriority w:val="99"/>
    <w:semiHidden/>
    <w:unhideWhenUsed/>
    <w:rsid w:val="00CE6EA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CE6EAA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E6EA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E6EA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E6EAA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E6EAA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E6EAA"/>
    <w:rPr>
      <w:rFonts w:asciiTheme="majorHAnsi" w:eastAsiaTheme="majorEastAsia" w:hAnsiTheme="majorHAnsi" w:cstheme="majorBidi"/>
      <w:sz w:val="18"/>
      <w:szCs w:val="18"/>
    </w:rPr>
  </w:style>
  <w:style w:type="paragraph" w:styleId="Revision">
    <w:name w:val="Revision"/>
    <w:hidden/>
    <w:uiPriority w:val="99"/>
    <w:semiHidden/>
    <w:rsid w:val="00805854"/>
  </w:style>
  <w:style w:type="table" w:styleId="TableGrid">
    <w:name w:val="Table Grid"/>
    <w:basedOn w:val="TableNormal"/>
    <w:uiPriority w:val="59"/>
    <w:rsid w:val="00F87213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Char1">
    <w:name w:val="批注文字 Char1"/>
    <w:uiPriority w:val="99"/>
    <w:rsid w:val="00435F54"/>
    <w:rPr>
      <w:rFonts w:eastAsia="SimSun"/>
      <w:kern w:val="2"/>
      <w:sz w:val="21"/>
      <w:szCs w:val="24"/>
      <w:lang w:val="en-US" w:eastAsia="zh-CN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0697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6224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1121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5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2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83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03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575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72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68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23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7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839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475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583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811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1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5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630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832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460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98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20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88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2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3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375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573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22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0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43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26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22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28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376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1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729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39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75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491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97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588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470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95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13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18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636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184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6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38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66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64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57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39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04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13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01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3" Type="http://schemas.openxmlformats.org/officeDocument/2006/relationships/settings" Target="settings.xml"/><Relationship Id="rId7" Type="http://schemas.openxmlformats.org/officeDocument/2006/relationships/hyperlink" Target="http://creativecommons.org/licenses/by-nc/4.0/" TargetMode="External"/><Relationship Id="rId12" Type="http://schemas.openxmlformats.org/officeDocument/2006/relationships/image" Target="media/image5.tiff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tiff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3.tiff"/><Relationship Id="rId4" Type="http://schemas.openxmlformats.org/officeDocument/2006/relationships/webSettings" Target="web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9</Pages>
  <Words>10869</Words>
  <Characters>61954</Characters>
  <Application>Microsoft Office Word</Application>
  <DocSecurity>0</DocSecurity>
  <Lines>516</Lines>
  <Paragraphs>14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>Toshiba</Company>
  <LinksUpToDate>false</LinksUpToDate>
  <CharactersWithSpaces>726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LS Ma</cp:lastModifiedBy>
  <cp:revision>2</cp:revision>
  <dcterms:created xsi:type="dcterms:W3CDTF">2015-10-12T13:46:00Z</dcterms:created>
  <dcterms:modified xsi:type="dcterms:W3CDTF">2015-10-12T13:46:00Z</dcterms:modified>
</cp:coreProperties>
</file>